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308411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Name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Journal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World</w:t>
      </w:r>
      <w:r w:rsidR="006529E5" w:rsidRPr="001A027B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Journal</w:t>
      </w:r>
      <w:r w:rsidR="006529E5" w:rsidRPr="001A027B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Cases</w:t>
      </w:r>
    </w:p>
    <w:p w14:paraId="464735AD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Manuscript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NO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72929</w:t>
      </w:r>
    </w:p>
    <w:p w14:paraId="34E2FBD9" w14:textId="3C96341C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Manuscript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Type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F9454D" w:rsidRPr="001A027B">
        <w:rPr>
          <w:rFonts w:ascii="Book Antiqua" w:hAnsi="Book Antiqua" w:cs="Book Antiqua"/>
          <w:color w:val="000000"/>
          <w:lang w:eastAsia="zh-CN"/>
        </w:rPr>
        <w:t>MINI</w:t>
      </w:r>
      <w:r w:rsidRPr="001A027B">
        <w:rPr>
          <w:rFonts w:ascii="Book Antiqua" w:eastAsia="Book Antiqua" w:hAnsi="Book Antiqua" w:cs="Book Antiqua"/>
          <w:color w:val="000000"/>
        </w:rPr>
        <w:t>REVIEW</w:t>
      </w:r>
      <w:r w:rsidR="00F9454D" w:rsidRPr="001A027B">
        <w:rPr>
          <w:rFonts w:ascii="Book Antiqua" w:hAnsi="Book Antiqua" w:cs="Book Antiqua"/>
          <w:color w:val="000000"/>
          <w:lang w:eastAsia="zh-CN"/>
        </w:rPr>
        <w:t>S</w:t>
      </w:r>
    </w:p>
    <w:p w14:paraId="02E4910C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159D2B57" w14:textId="73B71EF1" w:rsidR="00A77B3E" w:rsidRPr="001A027B" w:rsidRDefault="009B3429" w:rsidP="001A027B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D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evelopment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clustered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regularl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interspaced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palindromic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repeats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/</w:t>
      </w:r>
      <w:r w:rsidR="002542A7" w:rsidRPr="001A027B">
        <w:rPr>
          <w:rFonts w:ascii="Book Antiqua" w:eastAsia="Book Antiqua" w:hAnsi="Book Antiqua" w:cs="Book Antiqua"/>
          <w:b/>
          <w:color w:val="000000"/>
        </w:rPr>
        <w:t>CRISPR-associated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applications</w:t>
      </w:r>
    </w:p>
    <w:p w14:paraId="49946201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5C809016" w14:textId="237D6F32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Hu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YY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A4406" w:rsidRPr="001A027B">
        <w:rPr>
          <w:rFonts w:ascii="Book Antiqua" w:eastAsia="Book Antiqua" w:hAnsi="Book Antiqua" w:cs="Book Antiqua"/>
          <w:color w:val="000000"/>
        </w:rPr>
        <w:t>t</w:t>
      </w:r>
      <w:r w:rsidRPr="001A027B">
        <w:rPr>
          <w:rFonts w:ascii="Book Antiqua" w:eastAsia="Book Antiqua" w:hAnsi="Book Antiqua" w:cs="Book Antiqua"/>
          <w:color w:val="000000"/>
        </w:rPr>
        <w:t>echnology</w:t>
      </w:r>
    </w:p>
    <w:p w14:paraId="4B248005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52502C76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Yue-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a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Xiao-Yu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a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u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Ji</w:t>
      </w:r>
    </w:p>
    <w:p w14:paraId="68C6933D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250B8C57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Yue-Y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Huang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Xiao-Yu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P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Zhu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h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borator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if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ivers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if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61053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ando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ina</w:t>
      </w:r>
    </w:p>
    <w:p w14:paraId="47139EC7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56BF0279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L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Ji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par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borato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ivers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nz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spital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nz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518035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angdo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ina</w:t>
      </w:r>
    </w:p>
    <w:p w14:paraId="78CEAF0D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2C1E706C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YY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ribu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cep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y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XY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sig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u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P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ribu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quis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e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J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L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uscrip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tic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ort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ellectu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ent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a</w:t>
      </w:r>
      <w:r w:rsidRPr="001A027B">
        <w:rPr>
          <w:rFonts w:ascii="Book Antiqua" w:eastAsia="Book Antiqua" w:hAnsi="Book Antiqua" w:cs="Book Antiqua"/>
          <w:color w:val="000000"/>
        </w:rPr>
        <w:t>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uth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uscrip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i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rov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r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blished.</w:t>
      </w:r>
    </w:p>
    <w:p w14:paraId="26CBABE3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E1FA3D0" w14:textId="49C8E664" w:rsidR="003878E8" w:rsidRPr="001A027B" w:rsidRDefault="003878E8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hAnsi="Book Antiqua"/>
          <w:b/>
          <w:lang w:eastAsia="zh-CN"/>
        </w:rPr>
        <w:t>Supported by</w:t>
      </w:r>
      <w:r w:rsidRPr="001A027B">
        <w:rPr>
          <w:rFonts w:ascii="Book Antiqua" w:hAnsi="Book Antiqua"/>
          <w:lang w:eastAsia="zh-CN"/>
        </w:rPr>
        <w:t xml:space="preserve"> the Shenzhen Science and Technology R&amp;D Fund, No. JCYJ20190809095203586.</w:t>
      </w:r>
    </w:p>
    <w:p w14:paraId="3B3B6B10" w14:textId="77777777" w:rsidR="003878E8" w:rsidRPr="001A027B" w:rsidRDefault="003878E8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E8DF655" w14:textId="74EB148D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Ji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hie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echnician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par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borato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ivers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nz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spital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12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ianhu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oad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i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tric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nz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518035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angdo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ina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120303921@qq.com</w:t>
      </w:r>
    </w:p>
    <w:p w14:paraId="57301709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6AF08D5B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lastRenderedPageBreak/>
        <w:t>Received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vemb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3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21</w:t>
      </w:r>
    </w:p>
    <w:p w14:paraId="296BDB24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Janu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0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22</w:t>
      </w:r>
    </w:p>
    <w:p w14:paraId="29C2A9F4" w14:textId="5DB215D4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Liansheng" w:date="2022-04-24T15:27:00Z">
        <w:r w:rsidR="00690286" w:rsidRPr="00690286">
          <w:rPr>
            <w:rFonts w:ascii="Book Antiqua" w:eastAsia="Book Antiqua" w:hAnsi="Book Antiqua" w:cs="Book Antiqua"/>
            <w:b/>
            <w:bCs/>
            <w:color w:val="000000"/>
          </w:rPr>
          <w:t>April 24, 2022</w:t>
        </w:r>
      </w:ins>
    </w:p>
    <w:p w14:paraId="2BFEC01F" w14:textId="2E223A61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671D2DDD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  <w:sectPr w:rsidR="00A77B3E" w:rsidRPr="001A027B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57577DC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684276F" w14:textId="32800595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ust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ul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erspa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lindr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ea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RISPR)-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as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stitu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n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ap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chaea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l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a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eig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-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qu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it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w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mer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A4406" w:rsidRPr="001A027B">
        <w:rPr>
          <w:rFonts w:ascii="Book Antiqua" w:eastAsia="Book Antiqua" w:hAnsi="Book Antiqua" w:cs="Book Antiqua"/>
          <w:color w:val="000000"/>
        </w:rPr>
        <w:t>such 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s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o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ura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ver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ng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d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ligh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mend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  <w:r w:rsidR="002A4406" w:rsidRPr="001A027B">
        <w:rPr>
          <w:rFonts w:ascii="Book Antiqua" w:eastAsia="Book Antiqua" w:hAnsi="Book Antiqua" w:cs="Book Antiqua"/>
          <w:color w:val="000000"/>
        </w:rPr>
        <w:t>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werfu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er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A4406" w:rsidRPr="001A027B">
        <w:rPr>
          <w:rFonts w:ascii="Book Antiqua" w:eastAsia="Book Antiqua" w:hAnsi="Book Antiqua" w:cs="Book Antiqua"/>
          <w:color w:val="000000"/>
        </w:rPr>
        <w:t>stud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ew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mit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ur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lleng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spect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mmarized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tic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lu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fer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-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actices.</w:t>
      </w:r>
    </w:p>
    <w:p w14:paraId="76E9B878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7F56CA0D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Cas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s</w:t>
      </w:r>
      <w:r w:rsidR="00D56E83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hAnsi="Book Antiqua"/>
        </w:rPr>
        <w:t xml:space="preserve"> </w:t>
      </w:r>
      <w:r w:rsidR="00D56E83" w:rsidRPr="001A027B">
        <w:rPr>
          <w:rFonts w:ascii="Book Antiqua" w:hAnsi="Book Antiqua" w:cs="Book Antiqua"/>
          <w:color w:val="000000"/>
          <w:lang w:eastAsia="zh-CN"/>
        </w:rPr>
        <w:t>Gene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D56E83" w:rsidRPr="001A027B">
        <w:rPr>
          <w:rFonts w:ascii="Book Antiqua" w:hAnsi="Book Antiqua" w:cs="Book Antiqua"/>
          <w:color w:val="000000"/>
          <w:lang w:eastAsia="zh-CN"/>
        </w:rPr>
        <w:t>targeting</w:t>
      </w:r>
    </w:p>
    <w:p w14:paraId="3F925BAB" w14:textId="77777777" w:rsidR="00D56E83" w:rsidRPr="001A027B" w:rsidRDefault="00D56E83" w:rsidP="001A027B">
      <w:pPr>
        <w:spacing w:line="360" w:lineRule="auto"/>
        <w:jc w:val="both"/>
        <w:rPr>
          <w:rFonts w:ascii="Book Antiqua" w:hAnsi="Book Antiqua"/>
        </w:rPr>
      </w:pPr>
    </w:p>
    <w:p w14:paraId="6CD38E34" w14:textId="265386FA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Hu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X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u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J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9B3429" w:rsidRPr="001A027B">
        <w:rPr>
          <w:rFonts w:ascii="Book Antiqua" w:eastAsia="Book Antiqua" w:hAnsi="Book Antiqua" w:cs="Book Antiqua"/>
          <w:color w:val="000000"/>
        </w:rPr>
        <w:t>D</w:t>
      </w:r>
      <w:r w:rsidR="00D56E83" w:rsidRPr="001A027B">
        <w:rPr>
          <w:rFonts w:ascii="Book Antiqua" w:eastAsia="Book Antiqua" w:hAnsi="Book Antiqua" w:cs="Book Antiqua"/>
          <w:color w:val="000000"/>
        </w:rPr>
        <w:t>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clust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regul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interspa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palindr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repeats/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applications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J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22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s</w:t>
      </w:r>
    </w:p>
    <w:p w14:paraId="0B034DFD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18D3A85F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i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us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lor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hAnsi="Book Antiqua" w:cs="Book Antiqua"/>
          <w:color w:val="000000"/>
          <w:lang w:eastAsia="zh-CN"/>
        </w:rPr>
        <w:t>t</w:t>
      </w:r>
      <w:r w:rsidRPr="001A027B">
        <w:rPr>
          <w:rFonts w:ascii="Book Antiqua" w:eastAsia="Book Antiqua" w:hAnsi="Book Antiqua" w:cs="Book Antiqua"/>
          <w:color w:val="000000"/>
        </w:rPr>
        <w:t>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ust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ul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erspa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lindr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ea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RISPR)</w:t>
      </w:r>
      <w:r w:rsidRPr="001A027B">
        <w:rPr>
          <w:rFonts w:ascii="Book Antiqua" w:hAnsi="Book Antiqua" w:cs="Book Antiqua"/>
          <w:color w:val="000000"/>
          <w:lang w:eastAsia="zh-CN"/>
        </w:rPr>
        <w:t>/</w:t>
      </w:r>
      <w:r w:rsidRPr="001A027B">
        <w:rPr>
          <w:rFonts w:ascii="Book Antiqua" w:eastAsia="Book Antiqua" w:hAnsi="Book Antiqua" w:cs="Book Antiqua"/>
          <w:color w:val="000000"/>
        </w:rPr>
        <w:t>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hAnsi="Book Antiqua" w:cs="Book Antiqua"/>
          <w:color w:val="000000"/>
          <w:lang w:eastAsia="zh-CN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Cas</w:t>
      </w:r>
      <w:r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m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hoge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mmarized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pe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lti-dru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umerated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er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lim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rt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llenges.</w:t>
      </w:r>
    </w:p>
    <w:p w14:paraId="0AEF069A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0EDCFD5E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4EF0B432" w14:textId="3F9A97B9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hAnsi="Book Antiqua" w:cs="Book Antiqua"/>
          <w:color w:val="000000"/>
          <w:lang w:eastAsia="zh-CN"/>
        </w:rPr>
        <w:t>T</w:t>
      </w:r>
      <w:r w:rsidRPr="001A027B">
        <w:rPr>
          <w:rFonts w:ascii="Book Antiqua" w:eastAsia="Book Antiqua" w:hAnsi="Book Antiqua" w:cs="Book Antiqua"/>
          <w:color w:val="000000"/>
        </w:rPr>
        <w:t>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ust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ul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erspa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lindr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ea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RISPR)</w:t>
      </w:r>
      <w:r w:rsidRPr="001A027B">
        <w:rPr>
          <w:rFonts w:ascii="Book Antiqua" w:hAnsi="Book Antiqua" w:cs="Book Antiqua"/>
          <w:color w:val="000000"/>
          <w:lang w:eastAsia="zh-CN"/>
        </w:rPr>
        <w:t>/</w:t>
      </w:r>
      <w:r w:rsidRPr="001A027B">
        <w:rPr>
          <w:rFonts w:ascii="Book Antiqua" w:eastAsia="Book Antiqua" w:hAnsi="Book Antiqua" w:cs="Book Antiqua"/>
          <w:color w:val="000000"/>
        </w:rPr>
        <w:t>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hAnsi="Book Antiqua" w:cs="Book Antiqua"/>
          <w:color w:val="000000"/>
          <w:lang w:eastAsia="zh-CN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Cas</w:t>
      </w:r>
      <w:r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ap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mer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chaea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-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fen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chanis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o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mer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serv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e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ac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msel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ogen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b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lem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sm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age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i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range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romosom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am-neg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r w:rsidR="00BD0EFC" w:rsidRPr="001A027B">
        <w:rPr>
          <w:rFonts w:ascii="Book Antiqua" w:hAnsi="Book Antiqua" w:cs="Garamond"/>
          <w:i/>
        </w:rPr>
        <w:t>Escherichia</w:t>
      </w:r>
      <w:r w:rsidR="006529E5" w:rsidRPr="001A027B">
        <w:rPr>
          <w:rFonts w:ascii="Book Antiqua" w:hAnsi="Book Antiqua" w:cs="Garamond"/>
          <w:i/>
        </w:rPr>
        <w:t xml:space="preserve"> </w:t>
      </w:r>
      <w:r w:rsidR="00BD0EFC" w:rsidRPr="001A027B">
        <w:rPr>
          <w:rFonts w:ascii="Book Antiqua" w:hAnsi="Book Antiqua" w:cs="Garamond"/>
          <w:i/>
        </w:rPr>
        <w:t>coli</w:t>
      </w:r>
      <w:r w:rsidR="00663C55" w:rsidRPr="001A027B">
        <w:rPr>
          <w:rFonts w:ascii="Book Antiqua" w:hAnsi="Book Antiqua" w:cs="Garamond"/>
          <w:i/>
          <w:lang w:eastAsia="zh-CN"/>
        </w:rPr>
        <w:t>,</w:t>
      </w:r>
      <w:r w:rsidR="006529E5" w:rsidRPr="001A027B">
        <w:rPr>
          <w:rFonts w:ascii="Book Antiqua" w:hAnsi="Book Antiqua" w:cs="Garamond"/>
          <w:i/>
          <w:lang w:eastAsia="zh-CN"/>
        </w:rPr>
        <w:t xml:space="preserve"> </w:t>
      </w:r>
      <w:r w:rsidR="00663C55" w:rsidRPr="001A027B">
        <w:rPr>
          <w:rFonts w:ascii="Book Antiqua" w:hAnsi="Book Antiqua" w:cs="Garamond"/>
          <w:i/>
        </w:rPr>
        <w:t>E</w:t>
      </w:r>
      <w:r w:rsidR="00663C55" w:rsidRPr="001A027B">
        <w:rPr>
          <w:rFonts w:ascii="Book Antiqua" w:hAnsi="Book Antiqua" w:cs="Garamond"/>
          <w:i/>
          <w:lang w:eastAsia="zh-CN"/>
        </w:rPr>
        <w:t>.</w:t>
      </w:r>
      <w:r w:rsidR="006529E5" w:rsidRPr="001A027B">
        <w:rPr>
          <w:rFonts w:ascii="Book Antiqua" w:hAnsi="Book Antiqua" w:cs="Garamond"/>
          <w:i/>
          <w:lang w:eastAsia="zh-CN"/>
        </w:rPr>
        <w:t xml:space="preserve"> </w:t>
      </w:r>
      <w:r w:rsidR="00663C55" w:rsidRPr="001A027B">
        <w:rPr>
          <w:rFonts w:ascii="Book Antiqua" w:hAnsi="Book Antiqua" w:cs="Garamond"/>
          <w:i/>
        </w:rPr>
        <w:t>coli</w:t>
      </w:r>
      <w:r w:rsidRPr="001A027B">
        <w:rPr>
          <w:rFonts w:ascii="Book Antiqua" w:eastAsia="Book Antiqua" w:hAnsi="Book Antiqua" w:cs="Book Antiqua"/>
          <w:color w:val="000000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Ishino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987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g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fir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10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[1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D0EFC" w:rsidRPr="001A027B"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BD0EFC" w:rsidRPr="001A027B">
        <w:rPr>
          <w:rFonts w:ascii="Book Antiqua" w:eastAsia="Book Antiqua" w:hAnsi="Book Antiqua" w:cs="Book Antiqua"/>
          <w:i/>
          <w:iCs/>
          <w:color w:val="000000"/>
        </w:rPr>
        <w:t>pyogenes</w:t>
      </w:r>
      <w:r w:rsidR="006529E5" w:rsidRPr="001A027B">
        <w:rPr>
          <w:rFonts w:ascii="Book Antiqua" w:hAnsi="Book Antiqua" w:cs="Book Antiqua"/>
          <w:i/>
          <w:iCs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ogniz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i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gRNA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u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und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tiliz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v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lon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racteristic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r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du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-re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box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fe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nctio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obustnes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lemen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lti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organism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-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du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13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llow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ccessfu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lemen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er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ield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adu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uc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through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d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ploy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-editi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m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hogen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levi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microb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i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cem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mmariz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hievem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portunit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gramm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latio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.</w:t>
      </w:r>
    </w:p>
    <w:p w14:paraId="033DD316" w14:textId="77777777" w:rsidR="00BD0EFC" w:rsidRPr="001A027B" w:rsidRDefault="00BD0EFC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75D79C33" w14:textId="77777777" w:rsidR="00A77B3E" w:rsidRPr="001A027B" w:rsidRDefault="004F2356" w:rsidP="001A027B">
      <w:pPr>
        <w:spacing w:line="360" w:lineRule="auto"/>
        <w:jc w:val="both"/>
        <w:rPr>
          <w:rFonts w:ascii="Book Antiqua" w:eastAsia="Book Antiqua" w:hAnsi="Book Antiqua" w:cs="Book Antiqua"/>
          <w:b/>
          <w:caps/>
          <w:color w:val="000000"/>
          <w:u w:val="single"/>
        </w:rPr>
      </w:pP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CLASSIFICATION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OF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CRISPR/CAS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SYSTEM</w:t>
      </w:r>
    </w:p>
    <w:p w14:paraId="174F8F51" w14:textId="4BA20FCF" w:rsidR="00A76FD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racteristic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as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os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uni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as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</w:t>
      </w:r>
      <w:r w:rsidR="00A76FDE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CD080C" w:rsidRPr="001A027B">
        <w:rPr>
          <w:rFonts w:ascii="Book Antiqua" w:eastAsia="Book Antiqua" w:hAnsi="Book Antiqua" w:cs="Book Antiqua"/>
          <w:color w:val="000000"/>
        </w:rPr>
        <w:t>(Tabl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a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mer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42218E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effec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x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a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ri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lit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du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x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activitie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31853" w:rsidRPr="001A027B">
        <w:rPr>
          <w:rFonts w:ascii="Book Antiqua" w:eastAsia="Book Antiqua" w:hAnsi="Book Antiqua" w:cs="Book Antiqua"/>
          <w:color w:val="000000"/>
        </w:rPr>
        <w:t xml:space="preserve">The </w:t>
      </w:r>
      <w:r w:rsidRPr="001A027B">
        <w:rPr>
          <w:rFonts w:ascii="Book Antiqua" w:eastAsia="Book Antiqua" w:hAnsi="Book Antiqua" w:cs="Book Antiqua"/>
          <w:color w:val="000000"/>
        </w:rPr>
        <w:t>Cla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–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clu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II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t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V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type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a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co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-stran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ssDNA)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did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i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c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u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8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asio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o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orough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estigated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</w:t>
      </w:r>
      <w:r w:rsidR="00D31853" w:rsidRPr="001A027B">
        <w:rPr>
          <w:rFonts w:ascii="Book Antiqua" w:eastAsia="Book Antiqua" w:hAnsi="Book Antiqua" w:cs="Book Antiqua"/>
          <w:color w:val="000000"/>
        </w:rPr>
        <w:t>he t</w:t>
      </w:r>
      <w:r w:rsidRPr="001A027B">
        <w:rPr>
          <w:rFonts w:ascii="Book Antiqua" w:eastAsia="Book Antiqua" w:hAnsi="Book Antiqua" w:cs="Book Antiqua"/>
          <w:color w:val="000000"/>
        </w:rPr>
        <w:t>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I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ai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clu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grad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s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crip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immunity</w:t>
      </w:r>
      <w:r w:rsidR="006872AC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6872AC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un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crib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s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m6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specific-RN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vC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duc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agg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double-stran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(dsDNA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break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un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s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crip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bubbl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1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1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l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ve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u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x-memb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A3B73" w:rsidRPr="001A027B">
        <w:rPr>
          <w:rFonts w:ascii="Book Antiqua" w:hAnsi="Book Antiqua"/>
          <w:lang w:eastAsia="zh-CN"/>
        </w:rPr>
        <w:t>c</w:t>
      </w:r>
      <w:r w:rsidR="007A3B73" w:rsidRPr="001A027B">
        <w:rPr>
          <w:rFonts w:ascii="Book Antiqua" w:hAnsi="Book Antiqua"/>
        </w:rPr>
        <w:t>yclic</w:t>
      </w:r>
      <w:r w:rsidR="006529E5" w:rsidRPr="001A027B">
        <w:rPr>
          <w:rFonts w:ascii="Book Antiqua" w:hAnsi="Book Antiqua"/>
        </w:rPr>
        <w:t xml:space="preserve"> </w:t>
      </w:r>
      <w:r w:rsidR="007A3B73" w:rsidRPr="001A027B">
        <w:rPr>
          <w:rFonts w:ascii="Book Antiqua" w:hAnsi="Book Antiqua"/>
        </w:rPr>
        <w:t>oligoadenyl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A3B73" w:rsidRPr="001A027B">
        <w:rPr>
          <w:rFonts w:ascii="Book Antiqua" w:hAnsi="Book Antiqua" w:cs="Book Antiqua"/>
          <w:color w:val="000000"/>
          <w:lang w:eastAsia="zh-CN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CoA</w:t>
      </w:r>
      <w:r w:rsidR="007A3B73"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ing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x-memb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ing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cond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sseng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m6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n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R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oss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ld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Hig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Eukaryo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Prokaryo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Nucleotide-bin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hAnsi="Book Antiqua" w:cs="Book Antiqua"/>
          <w:color w:val="000000"/>
          <w:lang w:eastAsia="zh-CN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HEPN</w:t>
      </w:r>
      <w:r w:rsidR="00B70073"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leash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ag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1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t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31853" w:rsidRPr="001A027B">
        <w:rPr>
          <w:rFonts w:ascii="Book Antiqua" w:eastAsia="Book Antiqua" w:hAnsi="Book Antiqua" w:cs="Book Antiqua"/>
          <w:color w:val="000000"/>
        </w:rPr>
        <w:t>t</w:t>
      </w:r>
      <w:r w:rsidRPr="001A027B">
        <w:rPr>
          <w:rFonts w:ascii="Book Antiqua" w:eastAsia="Book Antiqua" w:hAnsi="Book Antiqua" w:cs="Book Antiqua"/>
          <w:color w:val="000000"/>
        </w:rPr>
        <w:t>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V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clu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rg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uni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f1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5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7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lit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it)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u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know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olv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ap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cleavag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19E64514" w14:textId="368579B9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Cla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o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ocia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A3B73"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A3B73" w:rsidRPr="001A027B">
        <w:rPr>
          <w:rFonts w:ascii="Book Antiqua" w:eastAsia="Book Antiqua" w:hAnsi="Book Antiqua" w:cs="Book Antiqua"/>
          <w:color w:val="000000"/>
        </w:rPr>
        <w:t>RN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A3B73" w:rsidRPr="001A027B">
        <w:rPr>
          <w:rFonts w:ascii="Book Antiqua" w:hAnsi="Book Antiqua" w:cs="Book Antiqua"/>
          <w:color w:val="000000"/>
          <w:lang w:eastAsia="zh-CN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crRNA</w:t>
      </w:r>
      <w:r w:rsidR="007A3B73"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technolog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a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clu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I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ture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r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-pa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-activ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racr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du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uble-stran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DSB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A76FDE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D000C9" w:rsidRPr="001A027B">
        <w:rPr>
          <w:rFonts w:ascii="Book Antiqua" w:eastAsia="Book Antiqua" w:hAnsi="Book Antiqua" w:cs="Book Antiqua"/>
          <w:color w:val="000000"/>
        </w:rPr>
        <w:t>(Figur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h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rb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vC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N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ment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RNA-gu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N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ment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nd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ras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vC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-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complement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nd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es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ogn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nucleotide-contai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protospa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adja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moti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(PAM)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ja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RNA-bin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227F8E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227F8E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jor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u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ogniz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s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sta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cr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i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</w:t>
      </w:r>
      <w:r w:rsidR="00B70073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rich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PA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dsDNA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r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ick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d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76FDE" w:rsidRPr="001A027B">
        <w:rPr>
          <w:rFonts w:ascii="Book Antiqua" w:hAnsi="Book Antiqua" w:cs="Book Antiqua"/>
          <w:color w:val="000000"/>
          <w:vertAlign w:val="superscript"/>
          <w:lang w:eastAsia="zh-CN"/>
        </w:rPr>
        <w:t xml:space="preserve"> </w:t>
      </w:r>
      <w:r w:rsidR="00D000C9" w:rsidRPr="001A027B">
        <w:rPr>
          <w:rFonts w:ascii="Book Antiqua" w:eastAsia="Book Antiqua" w:hAnsi="Book Antiqua" w:cs="Book Antiqua"/>
          <w:color w:val="000000"/>
        </w:rPr>
        <w:t>(Figur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-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n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s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vC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taly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pocket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si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4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mall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-gui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400</w:t>
      </w:r>
      <w:r w:rsidR="00B70073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70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in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s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substrat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st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a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2c2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long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ogniz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HEP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mo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ibonucle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RNases)</w:t>
      </w:r>
      <w:r w:rsidR="00114A5B" w:rsidRPr="001A027B">
        <w:rPr>
          <w:rFonts w:ascii="Book Antiqua" w:eastAsia="Book Antiqua" w:hAnsi="Book Antiqua" w:cs="Book Antiqua"/>
          <w:color w:val="000000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ut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crRNA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B3429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77AE6" w:rsidRPr="001A027B">
        <w:rPr>
          <w:rFonts w:ascii="Book Antiqua" w:eastAsia="Book Antiqua" w:hAnsi="Book Antiqua" w:cs="Book Antiqua"/>
          <w:color w:val="000000"/>
        </w:rPr>
        <w:t>(Figur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gge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u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llateral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i.e.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4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s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specificall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ras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iti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utting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0F59CD" w:rsidRPr="001A027B">
        <w:rPr>
          <w:rFonts w:ascii="Book Antiqua" w:hAnsi="Book Antiqua" w:cs="Book Antiqua"/>
          <w:color w:val="000000"/>
          <w:lang w:eastAsia="zh-CN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bserv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4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i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nes</w:t>
      </w:r>
      <w:r w:rsidR="000F59CD" w:rsidRPr="001A027B">
        <w:rPr>
          <w:rFonts w:ascii="Book Antiqua" w:eastAsia="Book Antiqua" w:hAnsi="Book Antiqua" w:cs="Book Antiqua"/>
          <w:color w:val="000000"/>
          <w:vertAlign w:val="superscript"/>
        </w:rPr>
        <w:t>[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0F59CD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31F4C88A" w14:textId="77777777" w:rsidR="000F59CD" w:rsidRPr="001A027B" w:rsidRDefault="000F59CD" w:rsidP="001A027B">
      <w:pPr>
        <w:spacing w:line="360" w:lineRule="auto"/>
        <w:ind w:firstLine="360"/>
        <w:jc w:val="both"/>
        <w:rPr>
          <w:rFonts w:ascii="Book Antiqua" w:hAnsi="Book Antiqua"/>
          <w:lang w:eastAsia="zh-CN"/>
        </w:rPr>
      </w:pPr>
    </w:p>
    <w:p w14:paraId="16BE196C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b/>
          <w:caps/>
          <w:color w:val="000000"/>
          <w:u w:val="single"/>
          <w:lang w:eastAsia="zh-CN"/>
        </w:rPr>
      </w:pP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CLINICAL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APPLICATION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OF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CRISPR/CAS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TECHNOLOGY</w:t>
      </w:r>
    </w:p>
    <w:p w14:paraId="15E1FC0F" w14:textId="77777777" w:rsidR="00374254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b/>
          <w:i/>
          <w:iCs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diagnosis</w:t>
      </w:r>
    </w:p>
    <w:p w14:paraId="198F8B4A" w14:textId="48BCA7BE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pathoge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etection</w:t>
      </w:r>
      <w:r w:rsidR="000F59CD" w:rsidRPr="001A027B">
        <w:rPr>
          <w:rFonts w:ascii="Book Antiqua" w:hAnsi="Book Antiqua" w:cs="Book Antiqua"/>
          <w:b/>
          <w:bCs/>
          <w:color w:val="000000"/>
          <w:lang w:eastAsia="zh-CN"/>
        </w:rPr>
        <w:t>:</w:t>
      </w:r>
      <w:r w:rsidR="006529E5" w:rsidRPr="001A027B">
        <w:rPr>
          <w:rFonts w:ascii="Book Antiqua" w:hAnsi="Book Antiqua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093371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93371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914D8">
        <w:rPr>
          <w:rFonts w:ascii="Book Antiqua" w:hAnsi="Book Antiqua" w:cs="Book Antiqua" w:hint="eastAsia"/>
          <w:color w:val="000000"/>
          <w:vertAlign w:val="superscript"/>
          <w:lang w:eastAsia="zh-CN"/>
        </w:rPr>
        <w:t>4</w:t>
      </w:r>
      <w:r w:rsidR="00093371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l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-sensi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zyma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loc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SHERLOCK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bi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othe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i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e</w:t>
      </w:r>
      <w:r w:rsidR="0085066D" w:rsidRPr="001A027B">
        <w:rPr>
          <w:rFonts w:ascii="Book Antiqua" w:eastAsia="Book Antiqua" w:hAnsi="Book Antiqua" w:cs="Book Antiqua"/>
          <w:color w:val="000000"/>
        </w:rPr>
        <w:t>s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quench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duc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quantifi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dic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</w:t>
      </w:r>
      <w:r w:rsidR="00A76FDE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E77AE6" w:rsidRPr="001A027B">
        <w:rPr>
          <w:rFonts w:ascii="Book Antiqua" w:eastAsia="Book Antiqua" w:hAnsi="Book Antiqua" w:cs="Book Antiqua"/>
          <w:color w:val="000000"/>
        </w:rPr>
        <w:t>(Figur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monstr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os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ik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ng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per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pid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nsitivit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sequent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pd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v2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ur</w:t>
      </w:r>
      <w:r w:rsidR="0037425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chann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ltiplex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thogo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waCas13a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smCas13b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caCas13b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Cas12a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r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quantit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mi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v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ew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im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</w:t>
      </w:r>
      <w:r w:rsidR="0037425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hie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t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quant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affec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nsitivit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rther</w:t>
      </w:r>
      <w:r w:rsidR="0085066D" w:rsidRPr="001A027B">
        <w:rPr>
          <w:rFonts w:ascii="Book Antiqua" w:eastAsia="Book Antiqua" w:hAnsi="Book Antiqua" w:cs="Book Antiqua"/>
          <w:color w:val="000000"/>
        </w:rPr>
        <w:t>more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du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i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rmi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e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sualization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v2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rtabil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s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ng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ik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qu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ps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te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a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73F38" w:rsidRPr="001A027B">
        <w:rPr>
          <w:rFonts w:ascii="Book Antiqua" w:eastAsia="Book Antiqua" w:hAnsi="Book Antiqua" w:cs="Book Antiqua"/>
          <w:color w:val="000000"/>
        </w:rPr>
        <w:t>C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374254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30</w:t>
      </w:r>
      <w:r w:rsidR="00374254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donuclease-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DETECTR)</w:t>
      </w:r>
      <w:r w:rsidR="00374254" w:rsidRPr="001A027B">
        <w:rPr>
          <w:rFonts w:ascii="Book Antiqua" w:hAnsi="Book Antiqua" w:cs="Book Antiqua"/>
          <w:color w:val="000000"/>
          <w:lang w:eastAsia="zh-CN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o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inci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i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othe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sDNas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DA611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000C9" w:rsidRPr="001A027B">
        <w:rPr>
          <w:rFonts w:ascii="Book Antiqua" w:eastAsia="Book Antiqua" w:hAnsi="Book Antiqua" w:cs="Book Antiqua"/>
          <w:color w:val="000000"/>
        </w:rPr>
        <w:t>(Figur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dentif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pilloma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[</w:t>
      </w:r>
      <w:r w:rsidR="00F63094" w:rsidRPr="001A027B">
        <w:rPr>
          <w:rFonts w:ascii="Book Antiqua" w:eastAsia="DengXian" w:hAnsi="Book Antiqua"/>
          <w:color w:val="000000"/>
          <w:lang w:eastAsia="zh-CN"/>
        </w:rPr>
        <w:t>Human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F63094" w:rsidRPr="001A027B">
        <w:rPr>
          <w:rFonts w:ascii="Book Antiqua" w:eastAsia="DengXian" w:hAnsi="Book Antiqua"/>
          <w:color w:val="000000"/>
          <w:lang w:eastAsia="zh-CN"/>
        </w:rPr>
        <w:t>papilloma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HPV16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PV18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iH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L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uracy.</w:t>
      </w:r>
    </w:p>
    <w:p w14:paraId="32DF666F" w14:textId="1A91EBD6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Howev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ove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mentio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e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capp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ractio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914D8" w:rsidRPr="00B914D8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85066D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5066D" w:rsidRPr="001A027B">
        <w:rPr>
          <w:rFonts w:ascii="Book Antiqua" w:eastAsia="Book Antiqua" w:hAnsi="Book Antiqua" w:cs="Book Antiqua"/>
          <w:color w:val="000000"/>
          <w:vertAlign w:val="superscript"/>
        </w:rPr>
        <w:t>31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du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“</w:t>
      </w:r>
      <w:r w:rsidR="00F63094" w:rsidRPr="001A027B">
        <w:rPr>
          <w:rFonts w:ascii="Book Antiqua" w:eastAsia="Book Antiqua" w:hAnsi="Book Antiqua" w:cs="Book Antiqua"/>
          <w:color w:val="000000"/>
        </w:rPr>
        <w:t>one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pot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”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pd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VID-1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rif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ov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e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VID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1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a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STOP)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O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ploy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op-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othe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LAMP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tiliz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apCas12b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zy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6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°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mpera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M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ction)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e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ra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if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si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y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leas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ro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p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liv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ai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ow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rif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ol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.</w:t>
      </w:r>
    </w:p>
    <w:p w14:paraId="3F696DEA" w14:textId="52297DC7" w:rsidR="00A77B3E" w:rsidRPr="001A027B" w:rsidRDefault="004F2356" w:rsidP="001A027B">
      <w:pPr>
        <w:spacing w:line="360" w:lineRule="auto"/>
        <w:ind w:firstLine="36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Alth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O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if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x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duc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amin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g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f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ati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e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a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v2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D0AE8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vercom</w:t>
      </w:r>
      <w:r w:rsidR="002D0AE8" w:rsidRPr="001A027B">
        <w:rPr>
          <w:rFonts w:ascii="Book Antiqua" w:eastAsia="Book Antiqua" w:hAnsi="Book Antiqua" w:cs="Book Antiqua"/>
          <w:color w:val="000000"/>
        </w:rPr>
        <w:t>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ndranc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Cas9-assi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ADD)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ploy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ads-HC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Cas9-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eastAsia="Book Antiqua" w:hAnsi="Book Antiqua" w:cs="Book Antiqua"/>
          <w:color w:val="000000"/>
        </w:rPr>
        <w:t>single-gu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hAnsi="Book Antiqua" w:cs="Book Antiqua"/>
          <w:color w:val="000000"/>
          <w:lang w:eastAsia="zh-CN"/>
        </w:rPr>
        <w:t>(</w:t>
      </w:r>
      <w:r w:rsidR="003651A2" w:rsidRPr="001A027B">
        <w:rPr>
          <w:rFonts w:ascii="Book Antiqua" w:eastAsia="Book Antiqua" w:hAnsi="Book Antiqua" w:cs="Book Antiqua"/>
          <w:color w:val="000000"/>
        </w:rPr>
        <w:t>sgRNA</w:t>
      </w:r>
      <w:r w:rsidR="003651A2" w:rsidRPr="001A027B">
        <w:rPr>
          <w:rFonts w:ascii="Book Antiqua" w:hAnsi="Book Antiqua" w:cs="Book Antiqua"/>
          <w:color w:val="000000"/>
          <w:lang w:eastAsia="zh-CN"/>
        </w:rPr>
        <w:t>)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f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tach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ptu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a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rfa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llow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d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ybridiz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HCR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irp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hairp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irp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)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irp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be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i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C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du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ad’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rfac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irp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n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inuous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a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igh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rectio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si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a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eat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gen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4AAA8FAF" w14:textId="721C57B2" w:rsidR="00A77B3E" w:rsidRPr="001A027B" w:rsidRDefault="004F2356" w:rsidP="001A027B">
      <w:pPr>
        <w:spacing w:line="360" w:lineRule="auto"/>
        <w:ind w:firstLine="360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sig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venie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d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o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equ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ultaneous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o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ient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nov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roache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914D8" w:rsidRPr="00B914D8">
        <w:rPr>
          <w:rFonts w:ascii="Book Antiqua" w:eastAsia="Book Antiqua" w:hAnsi="Book Antiqua" w:cs="Book Antiqua"/>
          <w:color w:val="000000"/>
        </w:rPr>
        <w:t>Freije</w:t>
      </w:r>
      <w:r w:rsidR="002D0AE8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2D0AE8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2D0AE8" w:rsidRPr="001A027B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bi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il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stablish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werfu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pid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gramm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a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-assi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tri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res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dou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-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D0AE8" w:rsidRPr="001A027B">
        <w:rPr>
          <w:rFonts w:ascii="Book Antiqua" w:eastAsia="Book Antiqua" w:hAnsi="Book Antiqua" w:cs="Book Antiqua"/>
          <w:color w:val="000000"/>
        </w:rPr>
        <w:t>such 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fluenz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u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i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elf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E73F38" w:rsidRPr="001A027B">
        <w:rPr>
          <w:rFonts w:ascii="Book Antiqua" w:eastAsia="Book Antiqua" w:hAnsi="Book Antiqua" w:cs="Book Antiqua"/>
          <w:color w:val="000000"/>
        </w:rPr>
        <w:t>Fozouni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663C55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63C55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663C55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VID-1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n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martph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5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3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b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on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iq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mit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er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crip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-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e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rec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a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du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g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as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a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iv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m6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n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m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o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73F38" w:rsidRPr="001A027B">
        <w:rPr>
          <w:rFonts w:ascii="Book Antiqua" w:eastAsia="Book Antiqua" w:hAnsi="Book Antiqua" w:cs="Book Antiqua"/>
          <w:color w:val="000000"/>
        </w:rPr>
        <w:t xml:space="preserve">Liu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6149A0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149A0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6149A0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B3429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tiliz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m6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bin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e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nd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VID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19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voi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igi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ssibil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oss-contamin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C25772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CD080C" w:rsidRPr="001A027B">
        <w:rPr>
          <w:rFonts w:ascii="Book Antiqua" w:eastAsia="Book Antiqua" w:hAnsi="Book Antiqua" w:cs="Book Antiqua"/>
          <w:color w:val="000000"/>
        </w:rPr>
        <w:t>(Table 2)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0C571913" w14:textId="77777777" w:rsidR="00F63094" w:rsidRPr="001A027B" w:rsidRDefault="00F63094" w:rsidP="00E0476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469A1FB" w14:textId="579C1A46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pathogenesis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monitoring</w:t>
      </w:r>
      <w:r w:rsidR="00F63094" w:rsidRPr="001A027B">
        <w:rPr>
          <w:rFonts w:ascii="Book Antiqua" w:hAnsi="Book Antiqua" w:cs="Book Antiqua"/>
          <w:b/>
          <w:bCs/>
          <w:color w:val="000000"/>
          <w:lang w:eastAsia="zh-CN"/>
        </w:rPr>
        <w:t>:</w:t>
      </w:r>
      <w:r w:rsidR="006529E5" w:rsidRPr="001A027B">
        <w:rPr>
          <w:rFonts w:ascii="Book Antiqua" w:hAnsi="Book Antiqua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nito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ort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rame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lob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ron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nitoring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ic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er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im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rk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pularit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A17C9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vercom</w:t>
      </w:r>
      <w:r w:rsidR="003A17C9" w:rsidRPr="001A027B">
        <w:rPr>
          <w:rFonts w:ascii="Book Antiqua" w:eastAsia="Book Antiqua" w:hAnsi="Book Antiqua" w:cs="Book Antiqua"/>
          <w:color w:val="000000"/>
        </w:rPr>
        <w:t>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ur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su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dentif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oncogen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ppress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ulat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otherap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iss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croenvironment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it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rsonaliz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el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-driv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aly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id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</w:t>
      </w:r>
      <w:r w:rsidR="00066B1E" w:rsidRPr="001A027B">
        <w:rPr>
          <w:rFonts w:ascii="Book Antiqua" w:hAnsi="Book Antiqua" w:cs="Book Antiqua"/>
          <w:color w:val="000000"/>
          <w:lang w:eastAsia="zh-CN"/>
        </w:rPr>
        <w:t>cro</w:t>
      </w:r>
      <w:r w:rsidRPr="001A027B">
        <w:rPr>
          <w:rFonts w:ascii="Book Antiqua" w:eastAsia="Book Antiqua" w:hAnsi="Book Antiqua" w:cs="Book Antiqua"/>
          <w:color w:val="000000"/>
        </w:rPr>
        <w:t>RN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igene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gno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i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e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RNA-re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Qiu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73F38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40</w:t>
      </w:r>
      <w:r w:rsidR="00E73F38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CA</w:t>
      </w:r>
      <w:r w:rsidR="00A8104D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CRISPR-split-HR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RCH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Cas9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ilit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ir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im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f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e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A17C9" w:rsidRPr="001A027B">
        <w:rPr>
          <w:rFonts w:ascii="Book Antiqua" w:eastAsia="Book Antiqua" w:hAnsi="Book Antiqua" w:cs="Book Antiqua"/>
          <w:color w:val="000000"/>
        </w:rPr>
        <w:t>such 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A17C9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monstrat</w:t>
      </w:r>
      <w:r w:rsidR="003A17C9" w:rsidRPr="001A027B">
        <w:rPr>
          <w:rFonts w:ascii="Book Antiqua" w:eastAsia="Book Antiqua" w:hAnsi="Book Antiqua" w:cs="Book Antiqua"/>
          <w:color w:val="000000"/>
        </w:rPr>
        <w:t>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l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CH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ircul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et-7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ru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-sm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u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NSCLC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alth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olunteer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res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ircul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et-7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ifican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wn-regu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A8104D" w:rsidRPr="001A027B">
        <w:rPr>
          <w:rFonts w:ascii="Book Antiqua" w:eastAsia="Book Antiqua" w:hAnsi="Book Antiqua" w:cs="Book Antiqua"/>
          <w:color w:val="000000"/>
        </w:rPr>
        <w:t>NSCLC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fu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mark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NSCLC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sist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T-PC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tera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gges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ultaneous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e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[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ltrasen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)-PC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UT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/sg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ag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d-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lo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lorect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r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rich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ircul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sm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ro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nsi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v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A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600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u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ircul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GF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858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qu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ps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enocarcinom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,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pid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rodu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3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ampl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pillomaviru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os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ccurr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rv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extract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thr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rv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9B3429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D080C" w:rsidRPr="001A027B">
        <w:rPr>
          <w:rFonts w:ascii="Book Antiqua" w:eastAsia="Book Antiqua" w:hAnsi="Book Antiqua" w:cs="Book Antiqua"/>
          <w:color w:val="000000"/>
        </w:rPr>
        <w:t>(Table 3)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6377D6E0" w14:textId="77777777" w:rsidR="000F59CD" w:rsidRPr="001A027B" w:rsidRDefault="000F59CD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77B2E2A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</w:rPr>
      </w:pP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lastRenderedPageBreak/>
        <w:t>Application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gene-editing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therapy</w:t>
      </w:r>
    </w:p>
    <w:p w14:paraId="1BA6AC1F" w14:textId="1716B769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-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ng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ic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iq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ns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8104D" w:rsidRPr="001A027B">
        <w:rPr>
          <w:rFonts w:ascii="Book Antiqua" w:hAnsi="Book Antiqua" w:cs="Book Antiqua"/>
          <w:color w:val="000000"/>
          <w:lang w:eastAsia="zh-CN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w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rpri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e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order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otherapy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6425D0D7" w14:textId="77777777" w:rsidR="00A8104D" w:rsidRPr="001A027B" w:rsidRDefault="00A8104D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9C9AF0F" w14:textId="07451FBD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A17C9" w:rsidRPr="001A027B">
        <w:rPr>
          <w:rFonts w:ascii="Book Antiqua" w:eastAsia="Book Antiqua" w:hAnsi="Book Antiqua" w:cs="Book Antiqua"/>
          <w:b/>
          <w:bCs/>
          <w:color w:val="000000"/>
        </w:rPr>
        <w:t xml:space="preserve">the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herapy</w:t>
      </w:r>
      <w:r w:rsidR="00A8104D" w:rsidRPr="001A027B">
        <w:rPr>
          <w:rFonts w:ascii="Book Antiqua" w:hAnsi="Book Antiqua"/>
          <w:lang w:eastAsia="zh-CN"/>
        </w:rPr>
        <w:t>:</w:t>
      </w:r>
      <w:r w:rsidR="006529E5" w:rsidRPr="001A027B">
        <w:rPr>
          <w:rFonts w:ascii="Book Antiqua" w:hAnsi="Book Antiqua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25DED" w:rsidRPr="001A027B">
        <w:rPr>
          <w:rFonts w:ascii="Book Antiqua" w:eastAsia="Book Antiqua" w:hAnsi="Book Antiqua" w:cs="Book Antiqua"/>
          <w:color w:val="000000"/>
        </w:rPr>
        <w:t>Egeli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bserv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ebrafish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ne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as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i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s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spa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ja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tif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3</w:t>
      </w:r>
      <w:r w:rsidR="00A8104D" w:rsidRPr="001A027B">
        <w:rPr>
          <w:rFonts w:ascii="Book Antiqua" w:hAnsi="Book Antiqua" w:cs="Book Antiqua"/>
          <w:color w:val="000000"/>
          <w:lang w:eastAsia="zh-CN"/>
        </w:rPr>
        <w:t>’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GN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NA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vC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N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n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5630AA" w:rsidRPr="001A027B">
        <w:rPr>
          <w:rFonts w:ascii="Book Antiqua" w:eastAsia="Book Antiqua" w:hAnsi="Book Antiqua" w:cs="Book Antiqua"/>
          <w:color w:val="000000"/>
        </w:rPr>
        <w:t>DSBs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h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-homolog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joi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sequen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ai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ameshif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d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r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a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A8104D" w:rsidRPr="001A027B">
        <w:rPr>
          <w:rFonts w:ascii="Book Antiqua" w:eastAsia="Book Antiqua" w:hAnsi="Book Antiqua" w:cs="Book Antiqua"/>
          <w:color w:val="000000"/>
        </w:rPr>
        <w:t>homolog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A8104D" w:rsidRPr="001A027B">
        <w:rPr>
          <w:rFonts w:ascii="Book Antiqua" w:eastAsia="Book Antiqua" w:hAnsi="Book Antiqua" w:cs="Book Antiqua"/>
          <w:color w:val="000000"/>
        </w:rPr>
        <w:t>recombin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A8104D" w:rsidRPr="001A027B">
        <w:rPr>
          <w:rFonts w:ascii="Book Antiqua" w:eastAsia="Book Antiqua" w:hAnsi="Book Antiqua" w:cs="Book Antiqua"/>
          <w:color w:val="000000"/>
        </w:rPr>
        <w:t>repa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molog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sequence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te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492A21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qui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-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-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enotyp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hie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p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treatment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eber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genit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aur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LCA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95EBB" w:rsidRPr="001A027B">
        <w:rPr>
          <w:rFonts w:ascii="Book Antiqua" w:eastAsia="Book Antiqua" w:hAnsi="Book Antiqua" w:cs="Book Antiqua"/>
          <w:color w:val="000000"/>
        </w:rPr>
        <w:t xml:space="preserve">an </w:t>
      </w:r>
      <w:r w:rsidRPr="001A027B">
        <w:rPr>
          <w:rFonts w:ascii="Book Antiqua" w:eastAsia="Book Antiqua" w:hAnsi="Book Antiqua" w:cs="Book Antiqua"/>
          <w:color w:val="000000"/>
        </w:rPr>
        <w:t>autoso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ss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tinopath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se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su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ma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crip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rmin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i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P29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an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in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llow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yramid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n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y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r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r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infant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5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,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v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C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lo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92A21" w:rsidRPr="001A027B">
        <w:rPr>
          <w:rFonts w:ascii="Book Antiqua" w:eastAsia="Book Antiqua" w:hAnsi="Book Antiqua" w:cs="Book Antiqua"/>
          <w:color w:val="000000"/>
        </w:rPr>
        <w:t>adeno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92A21" w:rsidRPr="001A027B">
        <w:rPr>
          <w:rFonts w:ascii="Book Antiqua" w:eastAsia="Book Antiqua" w:hAnsi="Book Antiqua" w:cs="Book Antiqua"/>
          <w:color w:val="000000"/>
        </w:rPr>
        <w:t>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92A21"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92A21" w:rsidRPr="001A027B">
        <w:rPr>
          <w:rFonts w:ascii="Book Antiqua" w:eastAsia="Book Antiqua" w:hAnsi="Book Antiqua" w:cs="Book Antiqua"/>
          <w:color w:val="000000"/>
        </w:rPr>
        <w:t>5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r w:rsidR="00492A21" w:rsidRPr="001A027B">
        <w:rPr>
          <w:rFonts w:ascii="Book Antiqua" w:eastAsia="Book Antiqua" w:hAnsi="Book Antiqua" w:cs="Book Antiqua"/>
          <w:color w:val="000000"/>
        </w:rPr>
        <w:t>AAV5</w:t>
      </w:r>
      <w:r w:rsidRPr="001A027B">
        <w:rPr>
          <w:rFonts w:ascii="Book Antiqua" w:eastAsia="Book Antiqua" w:hAnsi="Book Antiqua" w:cs="Book Antiqua"/>
          <w:color w:val="000000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c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liv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P290-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N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ti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i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e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le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ol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to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res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P29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gen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h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ag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roa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urren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95EBB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genit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ngolis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patient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gge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RN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co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NA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per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y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ibr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F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a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mutation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ter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sigh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eno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c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re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3651A2"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ampylobacter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jejuni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eni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amin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spon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eastAsia="Book Antiqua" w:hAnsi="Book Antiqua" w:cs="Book Antiqua"/>
          <w:color w:val="000000"/>
        </w:rPr>
        <w:t>sg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hie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ur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cogen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lomer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o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liom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cell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694D9BF4" w14:textId="01DF4372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Additional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mer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i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</w:t>
      </w:r>
      <w:r w:rsidR="00395EBB" w:rsidRPr="001A027B">
        <w:rPr>
          <w:rFonts w:ascii="Book Antiqua" w:eastAsia="Book Antiqua" w:hAnsi="Book Antiqua" w:cs="Book Antiqua"/>
          <w:color w:val="000000"/>
        </w:rPr>
        <w:t>monstr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spe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matolog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hAnsi="Book Antiqua" w:cs="Book Antiqua"/>
          <w:color w:val="000000"/>
          <w:lang w:eastAsia="zh-CN"/>
        </w:rPr>
        <w:t>F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ampl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genit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eastAsia="Book Antiqua" w:hAnsi="Book Antiqua" w:cs="Book Antiqua"/>
          <w:color w:val="000000"/>
        </w:rPr>
        <w:t>glucose-6-phosphatase-dehydrogen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r w:rsidR="003651A2" w:rsidRPr="001A027B">
        <w:rPr>
          <w:rFonts w:ascii="Book Antiqua" w:eastAsia="Book Antiqua" w:hAnsi="Book Antiqua" w:cs="Book Antiqua"/>
          <w:color w:val="000000"/>
        </w:rPr>
        <w:t>G6PD</w:t>
      </w:r>
      <w:r w:rsidRPr="001A027B">
        <w:rPr>
          <w:rFonts w:ascii="Book Antiqua" w:eastAsia="Book Antiqua" w:hAnsi="Book Antiqua" w:cs="Book Antiqua"/>
          <w:color w:val="000000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ficienc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g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v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a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u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moly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em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ifes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ccu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o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ck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em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β-thalassemia</w:t>
      </w:r>
      <w:r w:rsidR="003651A2" w:rsidRPr="001A027B">
        <w:rPr>
          <w:rFonts w:ascii="Book Antiqua" w:hAnsi="Book Antiqua" w:cs="Book Antiqua"/>
          <w:color w:val="000000"/>
          <w:lang w:eastAsia="zh-CN"/>
        </w:rPr>
        <w:t>,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d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β-glob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HBB)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u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3651A2" w:rsidRPr="001A027B">
        <w:rPr>
          <w:rFonts w:ascii="Book Antiqua" w:hAnsi="Book Antiqua" w:cs="Book Antiqua"/>
          <w:iCs/>
          <w:color w:val="000000"/>
          <w:vertAlign w:val="superscript"/>
          <w:lang w:eastAsia="zh-CN"/>
        </w:rPr>
        <w:t>[</w:t>
      </w:r>
      <w:proofErr w:type="gramEnd"/>
      <w:r w:rsidR="003651A2" w:rsidRPr="001A027B">
        <w:rPr>
          <w:rFonts w:ascii="Book Antiqua" w:hAnsi="Book Antiqua" w:cs="Book Antiqua"/>
          <w:iCs/>
          <w:color w:val="000000"/>
          <w:vertAlign w:val="superscript"/>
          <w:lang w:eastAsia="zh-CN"/>
        </w:rPr>
        <w:t>4</w:t>
      </w:r>
      <w:r w:rsidR="0045187C" w:rsidRPr="001A027B">
        <w:rPr>
          <w:rFonts w:ascii="Book Antiqua" w:hAnsi="Book Antiqua" w:cs="Book Antiqua"/>
          <w:iCs/>
          <w:color w:val="000000"/>
          <w:vertAlign w:val="superscript"/>
          <w:lang w:eastAsia="zh-CN"/>
        </w:rPr>
        <w:t>5</w:t>
      </w:r>
      <w:r w:rsidR="003651A2" w:rsidRPr="001A027B">
        <w:rPr>
          <w:rFonts w:ascii="Book Antiqua" w:hAnsi="Book Antiqua" w:cs="Book Antiqua"/>
          <w:iCs/>
          <w:color w:val="000000"/>
          <w:vertAlign w:val="superscript"/>
          <w:lang w:eastAsia="zh-CN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iv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6P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BB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i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i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osi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jec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-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bryo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-sg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molog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nors</w:t>
      </w:r>
      <w:r w:rsidR="000D3998" w:rsidRPr="001A027B">
        <w:rPr>
          <w:rFonts w:ascii="Book Antiqua" w:eastAsia="Book Antiqua" w:hAnsi="Book Antiqua" w:cs="Book Antiqua"/>
          <w:color w:val="000000"/>
          <w:vertAlign w:val="superscript"/>
        </w:rPr>
        <w:t>[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0D3998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monstr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lu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.</w:t>
      </w:r>
    </w:p>
    <w:p w14:paraId="6164C0BF" w14:textId="77777777" w:rsidR="000D3998" w:rsidRPr="001A027B" w:rsidRDefault="000D3998" w:rsidP="00E0476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714348CF" w14:textId="079EA187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95EBB" w:rsidRPr="001A027B">
        <w:rPr>
          <w:rFonts w:ascii="Book Antiqua" w:eastAsia="Book Antiqua" w:hAnsi="Book Antiqua" w:cs="Book Antiqua"/>
          <w:b/>
          <w:bCs/>
          <w:color w:val="000000"/>
        </w:rPr>
        <w:t xml:space="preserve">the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RISPR/Cas12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herapy</w:t>
      </w:r>
      <w:r w:rsidR="000D3998" w:rsidRPr="001A027B">
        <w:rPr>
          <w:rFonts w:ascii="Book Antiqua" w:hAnsi="Book Antiqua" w:cs="Book Antiqua"/>
          <w:b/>
          <w:bCs/>
          <w:color w:val="000000"/>
          <w:lang w:eastAsia="zh-CN"/>
        </w:rPr>
        <w:t>:</w:t>
      </w:r>
      <w:r w:rsidR="006529E5" w:rsidRPr="001A027B">
        <w:rPr>
          <w:rFonts w:ascii="Book Antiqua" w:hAnsi="Book Antiqua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15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etsc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0D3998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D3998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0D3998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racteriz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dentif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did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zym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osinophilacea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actobacillacea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monstr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du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4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1A027B">
        <w:rPr>
          <w:rFonts w:ascii="Book Antiqua" w:eastAsia="Book Antiqua" w:hAnsi="Book Antiqua" w:cs="Book Antiqua"/>
          <w:color w:val="000000"/>
        </w:rPr>
        <w:t>nt</w:t>
      </w:r>
      <w:proofErr w:type="spell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f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sig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ilita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live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ltiplex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0D3998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</w:t>
      </w:r>
      <w:r w:rsidR="00EF5DC6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0</w:t>
      </w:r>
      <w:r w:rsidR="00EF5DC6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or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erwa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b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n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ar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o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ernati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EF5DC6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EF5DC6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wev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d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actice</w:t>
      </w:r>
      <w:r w:rsidR="000D3998" w:rsidRPr="001A027B">
        <w:rPr>
          <w:rFonts w:ascii="Book Antiqua" w:eastAsia="SimSun" w:hAnsi="Book Antiqua" w:cs="SimSun"/>
          <w:color w:val="000000"/>
          <w:lang w:eastAsia="zh-CN"/>
        </w:rPr>
        <w:t>,</w:t>
      </w:r>
      <w:r w:rsidR="006529E5" w:rsidRPr="001A027B">
        <w:rPr>
          <w:rFonts w:ascii="Book Antiqua" w:eastAsia="SimSun" w:hAnsi="Book Antiqua" w:cs="SimSun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stanc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gine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d-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sig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l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AsCas12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a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t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T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t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ea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ro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25DED" w:rsidRPr="001A027B">
        <w:rPr>
          <w:rFonts w:ascii="Book Antiqua" w:eastAsia="Book Antiqua" w:hAnsi="Book Antiqua" w:cs="Book Antiqua"/>
          <w:color w:val="000000"/>
        </w:rPr>
        <w:t>DeWeirdt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[6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B3429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As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485318" w:rsidRPr="001A027B">
        <w:rPr>
          <w:rFonts w:ascii="Book Antiqua" w:eastAsia="Book Antiqua" w:hAnsi="Book Antiqua" w:cs="Book Antiqua"/>
          <w:color w:val="000000"/>
        </w:rPr>
        <w:t>s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1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rg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o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.</w:t>
      </w:r>
    </w:p>
    <w:p w14:paraId="3D4D1CD8" w14:textId="77777777" w:rsidR="000D3998" w:rsidRPr="001A027B" w:rsidRDefault="000D3998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25856D2" w14:textId="26CDC806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lastRenderedPageBreak/>
        <w:t>Applicatio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485318" w:rsidRPr="001A027B">
        <w:rPr>
          <w:rFonts w:ascii="Book Antiqua" w:eastAsia="Book Antiqua" w:hAnsi="Book Antiqua" w:cs="Book Antiqua"/>
          <w:b/>
          <w:bCs/>
          <w:color w:val="000000"/>
        </w:rPr>
        <w:t xml:space="preserve">the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RISPR/Cas13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herapy</w:t>
      </w:r>
      <w:r w:rsidR="000D3998" w:rsidRPr="001A027B">
        <w:rPr>
          <w:rFonts w:ascii="Book Antiqua" w:hAnsi="Book Antiqua" w:cs="Book Antiqua"/>
          <w:b/>
          <w:bCs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rar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mi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e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i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knock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x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</w:t>
      </w:r>
      <w:r w:rsidRPr="001A027B">
        <w:rPr>
          <w:rFonts w:ascii="Book Antiqua" w:hAnsi="Book Antiqua"/>
          <w:i/>
          <w:color w:val="000000" w:themeColor="text1"/>
        </w:rPr>
        <w:t>t</w:t>
      </w:r>
      <w:r w:rsidR="006529E5" w:rsidRPr="001A027B">
        <w:rPr>
          <w:rFonts w:ascii="Book Antiqua" w:hAnsi="Book Antiqua"/>
          <w:i/>
          <w:color w:val="000000" w:themeColor="text1"/>
        </w:rPr>
        <w:t xml:space="preserve"> </w:t>
      </w:r>
      <w:proofErr w:type="gramStart"/>
      <w:r w:rsidRPr="001A027B">
        <w:rPr>
          <w:rFonts w:ascii="Book Antiqua" w:hAnsi="Book Antiqua"/>
          <w:i/>
          <w:color w:val="000000" w:themeColor="text1"/>
        </w:rPr>
        <w:t>al</w:t>
      </w:r>
      <w:r w:rsidR="000D3998" w:rsidRPr="001A027B">
        <w:rPr>
          <w:rFonts w:ascii="Book Antiqua" w:hAnsi="Book Antiqua"/>
          <w:color w:val="000000" w:themeColor="text1"/>
          <w:vertAlign w:val="superscript"/>
        </w:rPr>
        <w:t>[</w:t>
      </w:r>
      <w:proofErr w:type="gramEnd"/>
      <w:r w:rsidR="000D3998" w:rsidRPr="001A027B">
        <w:rPr>
          <w:rFonts w:ascii="Book Antiqua" w:hAnsi="Book Antiqua"/>
          <w:color w:val="000000" w:themeColor="text1"/>
          <w:vertAlign w:val="superscript"/>
        </w:rPr>
        <w:t>6</w:t>
      </w:r>
      <w:r w:rsidR="005C49FC">
        <w:rPr>
          <w:rFonts w:ascii="Book Antiqua" w:hAnsi="Book Antiqua" w:hint="eastAsia"/>
          <w:color w:val="000000" w:themeColor="text1"/>
          <w:vertAlign w:val="superscript"/>
          <w:lang w:eastAsia="zh-CN"/>
        </w:rPr>
        <w:t>4</w:t>
      </w:r>
      <w:r w:rsidR="000D3998" w:rsidRPr="001A027B">
        <w:rPr>
          <w:rFonts w:ascii="Book Antiqua" w:hAnsi="Book Antiqua"/>
          <w:color w:val="000000" w:themeColor="text1"/>
          <w:vertAlign w:val="superscript"/>
        </w:rPr>
        <w:t>]</w:t>
      </w:r>
      <w:r w:rsidR="000D3998" w:rsidRPr="001A027B">
        <w:rPr>
          <w:rFonts w:ascii="Book Antiqua" w:hAnsi="Book Antiqua"/>
          <w:color w:val="000000" w:themeColor="text1"/>
        </w:rPr>
        <w:t>.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In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heir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study,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atalytically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inactive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as13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(dcas13)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wa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ombined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with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ADAR2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o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arget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ranscript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o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mammalian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ell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for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editing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of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RNA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base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A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o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I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and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orrecting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ertain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mutation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in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genetic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proofErr w:type="gramStart"/>
      <w:r w:rsidRPr="001A027B">
        <w:rPr>
          <w:rFonts w:ascii="Book Antiqua" w:hAnsi="Book Antiqua"/>
          <w:color w:val="000000" w:themeColor="text1"/>
        </w:rPr>
        <w:t>diseases</w:t>
      </w:r>
      <w:r w:rsidRPr="001A027B">
        <w:rPr>
          <w:rFonts w:ascii="Book Antiqua" w:hAnsi="Book Antiqua"/>
          <w:color w:val="000000" w:themeColor="text1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="00965B1E"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,6</w:t>
      </w:r>
      <w:r w:rsidR="00965B1E"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4</w:t>
      </w:r>
      <w:r w:rsidRPr="001A027B">
        <w:rPr>
          <w:rFonts w:ascii="Book Antiqua" w:hAnsi="Book Antiqua"/>
          <w:color w:val="000000" w:themeColor="text1"/>
          <w:vertAlign w:val="superscript"/>
        </w:rPr>
        <w:t>]</w:t>
      </w:r>
      <w:r w:rsidRPr="001A027B">
        <w:rPr>
          <w:rFonts w:ascii="Book Antiqua" w:hAnsi="Book Antiqua"/>
          <w:color w:val="000000" w:themeColor="text1"/>
        </w:rPr>
        <w:t>.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Recently,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="005C49FC" w:rsidRPr="005C49FC">
        <w:rPr>
          <w:rFonts w:ascii="Book Antiqua" w:eastAsia="Book Antiqua" w:hAnsi="Book Antiqua" w:cs="Book Antiqua"/>
          <w:color w:val="000000" w:themeColor="text1"/>
        </w:rPr>
        <w:t>Li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i/>
          <w:color w:val="000000" w:themeColor="text1"/>
        </w:rPr>
        <w:t>et</w:t>
      </w:r>
      <w:r w:rsidR="006529E5" w:rsidRPr="001A027B">
        <w:rPr>
          <w:rFonts w:ascii="Book Antiqua" w:hAnsi="Book Antiqua"/>
          <w:i/>
          <w:color w:val="000000" w:themeColor="text1"/>
        </w:rPr>
        <w:t xml:space="preserve"> </w:t>
      </w:r>
      <w:proofErr w:type="gramStart"/>
      <w:r w:rsidRPr="001A027B">
        <w:rPr>
          <w:rFonts w:ascii="Book Antiqua" w:hAnsi="Book Antiqua"/>
          <w:i/>
          <w:color w:val="000000" w:themeColor="text1"/>
        </w:rPr>
        <w:t>al</w:t>
      </w:r>
      <w:r w:rsidR="00663C55" w:rsidRPr="001A027B">
        <w:rPr>
          <w:rFonts w:ascii="Book Antiqua" w:hAnsi="Book Antiqua"/>
          <w:color w:val="000000" w:themeColor="text1"/>
          <w:vertAlign w:val="superscript"/>
        </w:rPr>
        <w:t>[</w:t>
      </w:r>
      <w:proofErr w:type="gramEnd"/>
      <w:r w:rsidR="00663C55"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6</w:t>
      </w:r>
      <w:r w:rsidR="00965B1E"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5</w:t>
      </w:r>
      <w:r w:rsidR="00663C55"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also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developed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a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brand-new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RISPR/Ca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gene-editing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echnology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using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Cas13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l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CU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AR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zy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wan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if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hie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rpo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n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if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e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junctions.</w:t>
      </w:r>
    </w:p>
    <w:p w14:paraId="220793A7" w14:textId="3E6646DD" w:rsidR="00A77B3E" w:rsidRPr="001A027B" w:rsidRDefault="004F2356" w:rsidP="001A027B">
      <w:pPr>
        <w:spacing w:line="360" w:lineRule="auto"/>
        <w:ind w:firstLine="360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N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>-methyladenosi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>A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m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st-transcriptio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yl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ukaryo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ponsi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ific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metim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no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igg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r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disease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CE4982" w:rsidRPr="001A027B">
        <w:rPr>
          <w:rFonts w:ascii="Book Antiqua" w:hAnsi="Book Antiqua" w:cs="Book Antiqua"/>
          <w:color w:val="000000"/>
          <w:lang w:eastAsia="zh-CN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fir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5C49FC" w:rsidRPr="005C49FC">
        <w:rPr>
          <w:rFonts w:ascii="Book Antiqua" w:eastAsia="Book Antiqua" w:hAnsi="Book Antiqua" w:cs="Book Antiqua"/>
          <w:color w:val="000000"/>
        </w:rPr>
        <w:t>Wils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5E3FCA" w:rsidRPr="001A027B">
        <w:rPr>
          <w:rFonts w:ascii="Book Antiqua" w:eastAsia="Book Antiqua" w:hAnsi="Book Antiqua" w:cs="Book Antiqua"/>
          <w:color w:val="000000"/>
          <w:vertAlign w:val="superscript"/>
        </w:rPr>
        <w:t>[6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5E3FCA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15DBE" w:rsidRPr="001A027B">
        <w:rPr>
          <w:rFonts w:ascii="Book Antiqua" w:hAnsi="Book Antiqua" w:cs="Book Antiqua"/>
          <w:color w:val="000000"/>
          <w:vertAlign w:val="superscript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6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stru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NA</w:t>
      </w:r>
      <w:r w:rsidR="00485318"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ytoplasm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yl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normality</w:t>
      </w:r>
      <w:r w:rsidR="00CE4982"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in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t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through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u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oad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de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spe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tif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vers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a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.</w:t>
      </w:r>
    </w:p>
    <w:p w14:paraId="17B82D96" w14:textId="30793621" w:rsidR="00A77B3E" w:rsidRPr="001A027B" w:rsidRDefault="004F2356" w:rsidP="001A027B">
      <w:pPr>
        <w:spacing w:line="360" w:lineRule="auto"/>
        <w:ind w:firstLine="36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erg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werfu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f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cogen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ress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ppress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genes</w:t>
      </w:r>
      <w:r w:rsidR="00350A64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50A64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350A64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R-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otherap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eckpoi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loc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therapy</w:t>
      </w:r>
      <w:r w:rsidR="00CE4982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E4982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CE4982" w:rsidRPr="001A027B">
        <w:rPr>
          <w:rFonts w:ascii="Book Antiqua" w:eastAsia="Book Antiqua" w:hAnsi="Book Antiqua" w:cs="Book Antiqua"/>
          <w:color w:val="000000"/>
          <w:vertAlign w:val="superscript"/>
        </w:rPr>
        <w:t>,6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CE4982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7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lo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lid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v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ol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s.</w:t>
      </w:r>
    </w:p>
    <w:p w14:paraId="0FB984A6" w14:textId="77777777" w:rsidR="000F59CD" w:rsidRPr="001A027B" w:rsidRDefault="000F59CD" w:rsidP="001A027B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5B228DC6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</w:rPr>
      </w:pP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multi-drug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treatment</w:t>
      </w:r>
    </w:p>
    <w:p w14:paraId="57A5CAFB" w14:textId="2997D013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tiliz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e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rmoun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lti-dru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MDR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erg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bl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al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re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appropri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bio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usag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D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u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ccu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rizont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transf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bio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sm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hogen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form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7C0B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50A64" w:rsidRPr="001A027B">
        <w:rPr>
          <w:rFonts w:ascii="Book Antiqua" w:eastAsia="Book Antiqua" w:hAnsi="Book Antiqua" w:cs="Book Antiqua"/>
          <w:color w:val="000000"/>
        </w:rPr>
        <w:t>Gu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B3429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g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l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tw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c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qu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bio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E4982" w:rsidRPr="001A027B"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faecal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</w:t>
      </w:r>
      <w:r w:rsidR="00663C55" w:rsidRPr="001A027B">
        <w:rPr>
          <w:rFonts w:ascii="Book Antiqua" w:hAnsi="Book Antiqua" w:cs="Book Antiqua"/>
          <w:color w:val="000000"/>
          <w:lang w:eastAsia="zh-CN"/>
        </w:rPr>
        <w:t>.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ea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c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k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qui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r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loci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0E68E829" w14:textId="4B9F06EA" w:rsidR="00A77B3E" w:rsidRPr="001A027B" w:rsidRDefault="00663C55" w:rsidP="001A027B">
      <w:pPr>
        <w:spacing w:line="360" w:lineRule="auto"/>
        <w:ind w:firstLine="360"/>
        <w:jc w:val="both"/>
        <w:rPr>
          <w:rFonts w:ascii="Book Antiqua" w:hAnsi="Book Antiqua" w:cs="Book Antiqua"/>
          <w:color w:val="000000"/>
          <w:shd w:val="clear" w:color="auto" w:fill="FFFFFF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N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6</w:t>
      </w:r>
      <w:r w:rsidR="004F2356" w:rsidRPr="001A027B">
        <w:rPr>
          <w:rFonts w:ascii="Book Antiqua" w:eastAsia="Book Antiqua" w:hAnsi="Book Antiqua" w:cs="Book Antiqua"/>
          <w:color w:val="000000"/>
        </w:rPr>
        <w:t>00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Enterobacteriacea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nfec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85318" w:rsidRPr="001A027B">
        <w:rPr>
          <w:rFonts w:ascii="Book Antiqua" w:eastAsia="Book Antiqua" w:hAnsi="Book Antiqua" w:cs="Book Antiqua"/>
          <w:color w:val="000000"/>
        </w:rPr>
        <w:t xml:space="preserve">per year </w:t>
      </w:r>
      <w:r w:rsidR="004F2356"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hi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85318" w:rsidRPr="001A027B">
        <w:rPr>
          <w:rFonts w:ascii="Book Antiqua" w:eastAsia="Book Antiqua" w:hAnsi="Book Antiqua" w:cs="Book Antiqua"/>
          <w:color w:val="000000"/>
        </w:rPr>
        <w:t xml:space="preserve">are caused </w:t>
      </w:r>
      <w:r w:rsidR="004F2356"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nded-spectru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β-lactamase</w:t>
      </w:r>
      <w:r w:rsidR="004F2356" w:rsidRPr="001A027B">
        <w:rPr>
          <w:rFonts w:ascii="Book Antiqua" w:eastAsia="Book Antiqua" w:hAnsi="Book Antiqua" w:cs="Book Antiqua"/>
          <w:color w:val="000000"/>
        </w:rPr>
        <w:t>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ESBL</w:t>
      </w:r>
      <w:r w:rsidR="004F2356" w:rsidRPr="001A027B">
        <w:rPr>
          <w:rFonts w:ascii="Book Antiqua" w:eastAsia="Book Antiqua" w:hAnsi="Book Antiqua" w:cs="Book Antiqua"/>
          <w:color w:val="000000"/>
        </w:rPr>
        <w:t>s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rodu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E.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F2356"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5C49FC" w:rsidRPr="005C49FC">
        <w:rPr>
          <w:rFonts w:ascii="Book Antiqua" w:eastAsia="Book Antiqua" w:hAnsi="Book Antiqua" w:cs="Book Antiqua"/>
          <w:color w:val="000000"/>
        </w:rPr>
        <w:t>Bad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7C0B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echniq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al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Re-Sensitiz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tibiotic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(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</w:rPr>
        <w:t>ReSAFR</w:t>
      </w:r>
      <w:proofErr w:type="spellEnd"/>
      <w:r w:rsidR="004F2356" w:rsidRPr="001A027B">
        <w:rPr>
          <w:rFonts w:ascii="Book Antiqua" w:eastAsia="Book Antiqua" w:hAnsi="Book Antiqua" w:cs="Book Antiqua"/>
          <w:color w:val="000000"/>
        </w:rPr>
        <w:t>).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iqu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acilitat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racellula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liver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microbial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llow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-guid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eava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istance-media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a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lasmi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biotic-resist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-sen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biotic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AFR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mprov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act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valu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ystem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pproa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urb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m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ltidrug-resist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B17C0B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,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6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thicillin-resist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aphylococcus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ureus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(MRSA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m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j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osocom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athog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orldwid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B25DED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uk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B25DED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</w:t>
      </w:r>
      <w:r w:rsidR="00B25DED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ve</w:t>
      </w:r>
      <w:r w:rsidR="00B25DED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l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p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mpl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apid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igh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nsi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i.e.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-FIS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apid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liab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iqu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85318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the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Cas9/sgR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mplex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arge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ter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a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YB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re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luoresc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ptu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pecifical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cogniz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c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e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nsitivit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10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FU/mL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uffici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85318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c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in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ist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acteria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i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β-lactam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biotic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efor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85318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be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mpt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dentifi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c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microb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5C49FC" w:rsidRPr="005C49FC">
        <w:rPr>
          <w:rFonts w:ascii="Book Antiqua" w:eastAsia="Book Antiqua" w:hAnsi="Book Antiqua" w:cs="Book Antiqua"/>
          <w:color w:val="000000"/>
          <w:shd w:val="clear" w:color="auto" w:fill="FFFFFF"/>
        </w:rPr>
        <w:t>Kig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si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utc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velop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-Cas13a-ba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microbial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pab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quence-specif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kill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xpec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u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act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gent.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merg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i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ntion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bo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remendou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mb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u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t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dicamen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orl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ubl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eal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blems.</w:t>
      </w:r>
    </w:p>
    <w:p w14:paraId="699F32BA" w14:textId="77777777" w:rsidR="00D07416" w:rsidRPr="001A027B" w:rsidRDefault="00D07416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B69EE80" w14:textId="4FDB6D89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  <w:i/>
        </w:rPr>
      </w:pPr>
      <w:r w:rsidRPr="001A027B">
        <w:rPr>
          <w:rFonts w:ascii="Book Antiqua" w:eastAsia="Book Antiqua" w:hAnsi="Book Antiqua" w:cs="Book Antiqua"/>
          <w:b/>
          <w:i/>
          <w:color w:val="000000"/>
        </w:rPr>
        <w:t>Challenges</w:t>
      </w:r>
      <w:r w:rsidR="006529E5" w:rsidRPr="001A027B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9B3429" w:rsidRPr="001A027B">
        <w:rPr>
          <w:rFonts w:ascii="Book Antiqua" w:eastAsia="Book Antiqua" w:hAnsi="Book Antiqua" w:cs="Book Antiqua"/>
          <w:b/>
          <w:i/>
          <w:color w:val="000000"/>
        </w:rPr>
        <w:t xml:space="preserve">application </w:t>
      </w:r>
      <w:r w:rsidRPr="001A027B">
        <w:rPr>
          <w:rFonts w:ascii="Book Antiqua" w:eastAsia="Book Antiqua" w:hAnsi="Book Antiqua" w:cs="Book Antiqua"/>
          <w:b/>
          <w:i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9B3429" w:rsidRPr="001A027B">
        <w:rPr>
          <w:rFonts w:ascii="Book Antiqua" w:eastAsia="Book Antiqua" w:hAnsi="Book Antiqua" w:cs="Book Antiqua"/>
          <w:b/>
          <w:i/>
          <w:color w:val="000000"/>
        </w:rPr>
        <w:t>technology</w:t>
      </w:r>
    </w:p>
    <w:p w14:paraId="49EF71AD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de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nvenient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asy-to-u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iomed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v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d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an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pplication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a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im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erta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solv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blem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curate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cognized.</w:t>
      </w:r>
    </w:p>
    <w:p w14:paraId="01E8D723" w14:textId="77777777" w:rsidR="000F59CD" w:rsidRPr="001A027B" w:rsidRDefault="000F59CD" w:rsidP="001A027B">
      <w:pPr>
        <w:spacing w:line="360" w:lineRule="auto"/>
        <w:jc w:val="both"/>
        <w:rPr>
          <w:rFonts w:ascii="Book Antiqua" w:hAnsi="Book Antiqua" w:cs="Book Antiqua"/>
          <w:i/>
          <w:iCs/>
          <w:color w:val="000000"/>
          <w:lang w:eastAsia="zh-CN"/>
        </w:rPr>
      </w:pPr>
    </w:p>
    <w:p w14:paraId="5C9212A9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</w:rPr>
      </w:pP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Off-target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effect</w:t>
      </w:r>
    </w:p>
    <w:p w14:paraId="6AE2B908" w14:textId="4CB8F41D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v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igh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versati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-edi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re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d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an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blem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apy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ru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iscovery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odific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l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curac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liabilit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vere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mper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17173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ue 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intend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eava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targe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om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oci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t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u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ul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om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berrations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16E15E5F" w14:textId="6C981D72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ion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al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si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al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ega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ult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curac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iagnosi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imi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act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actice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2019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E73F38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rünewald</w:t>
      </w:r>
      <w:proofErr w:type="spellEnd"/>
      <w:r w:rsidR="00E73F38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D0741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0</w:t>
      </w:r>
      <w:r w:rsidR="00D0741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9-ba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dit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xperienc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henomen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as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ar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rela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NA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rr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erpret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om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ata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lo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ategi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inimiz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eava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il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rg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blem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e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ddres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sent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xampl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i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UIDE-</w:t>
      </w:r>
      <w:proofErr w:type="gram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q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B17C0B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igenome</w:t>
      </w:r>
      <w:proofErr w:type="spellEnd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-seq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IRCLE-seq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r w:rsidR="00B17C0B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de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-dep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urr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ategi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l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in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: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1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P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dic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tes: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OR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HOPCHOP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ol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RN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sign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nlin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alyz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te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earche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l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RN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ow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ssible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recent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roduc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ISCOVER-Seq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B17C0B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dentif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xa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t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ut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mp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cess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curat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ult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uctu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tivit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ose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la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[8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B9733F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2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B9733F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o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timiz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sig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ate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s: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oench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[8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B9733F" w:rsidRPr="001A027B">
        <w:rPr>
          <w:rFonts w:ascii="Book Antiqua" w:hAnsi="Book Antiqua" w:cs="Book Antiqua"/>
          <w:color w:val="000000"/>
          <w:vertAlign w:val="superscript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duc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stablish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ew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sig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ul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ptimiz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mposi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s</w:t>
      </w:r>
      <w:r w:rsidR="009B3429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134E13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3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B9733F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a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ter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uctu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nzyme: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laymaker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[8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B9733F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mprov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quenc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n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tein.</w:t>
      </w:r>
    </w:p>
    <w:p w14:paraId="5EEE1CBB" w14:textId="77777777" w:rsidR="009B26A3" w:rsidRPr="001A027B" w:rsidRDefault="009B26A3" w:rsidP="001A027B">
      <w:pPr>
        <w:spacing w:line="360" w:lineRule="auto"/>
        <w:jc w:val="both"/>
        <w:rPr>
          <w:rFonts w:ascii="Book Antiqua" w:hAnsi="Book Antiqua" w:cs="Book Antiqua"/>
          <w:b/>
          <w:iCs/>
          <w:color w:val="000000"/>
          <w:lang w:eastAsia="zh-CN"/>
        </w:rPr>
      </w:pPr>
    </w:p>
    <w:p w14:paraId="6FD110F1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</w:rPr>
      </w:pP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Safety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ethical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issues</w:t>
      </w:r>
    </w:p>
    <w:p w14:paraId="4283D3AE" w14:textId="187C92D0" w:rsidR="009B26A3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cently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ar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necessar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peti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ragmen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ppea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ser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ic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no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C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alysis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8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nd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po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mbryon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ell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requ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reaka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ea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os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nti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hromos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metim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ar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ar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hromosom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halleng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rrections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oth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erven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a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B26A3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AV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vecto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metim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ab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oa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arg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dverse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f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unction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AV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vecto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rry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xogenou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ragmen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ser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hromosom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sertion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genesi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enceforth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or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r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war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lemen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o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-edi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biliti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la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isease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ven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towar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ome-edi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havio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ega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vent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void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rreversib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eth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tion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nsequences.</w:t>
      </w:r>
    </w:p>
    <w:p w14:paraId="565C83DD" w14:textId="77777777" w:rsidR="009B26A3" w:rsidRPr="001A027B" w:rsidRDefault="009B26A3" w:rsidP="001A027B">
      <w:pPr>
        <w:spacing w:line="360" w:lineRule="auto"/>
        <w:jc w:val="both"/>
        <w:rPr>
          <w:rFonts w:ascii="Book Antiqua" w:hAnsi="Book Antiqua" w:cs="Book Antiqua"/>
          <w:i/>
          <w:iCs/>
          <w:color w:val="000000"/>
          <w:lang w:eastAsia="zh-CN"/>
        </w:rPr>
      </w:pPr>
    </w:p>
    <w:p w14:paraId="363BA454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</w:rPr>
      </w:pP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Quantitative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high-throughput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sample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pretreatment</w:t>
      </w:r>
    </w:p>
    <w:p w14:paraId="291C0BB3" w14:textId="6E79D446" w:rsidR="00A77B3E" w:rsidRPr="001A027B" w:rsidRDefault="00C17173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ccurat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ondu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quantit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aly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cid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e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mport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rovi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rap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ultrasen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at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relev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romp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manage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reatmen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Howev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HOLM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TECT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lastRenderedPageBreak/>
        <w:t>det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RISPR-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effecto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ap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reci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quant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as12-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color w:val="000000"/>
        </w:rPr>
        <w:t>platforms</w:t>
      </w:r>
      <w:r w:rsidR="009B26A3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30</w:t>
      </w:r>
      <w:r w:rsidR="009B26A3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F2356"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dd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ha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multi-chann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ve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ruc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istinguish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athoge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single-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olymorphis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ccur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iagno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b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o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SHERLOCKv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ont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multi-chann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bil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color w:val="000000"/>
        </w:rPr>
        <w:t>present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F2356"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highligh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nn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rap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quantit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latform.</w:t>
      </w:r>
    </w:p>
    <w:p w14:paraId="33F99C0F" w14:textId="3BA3E883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ns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urc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fluen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t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adu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an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diversified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B26A3" w:rsidRPr="001A027B">
        <w:rPr>
          <w:rFonts w:ascii="Book Antiqua" w:hAnsi="Book Antiqua" w:cs="Book Antiqua"/>
          <w:color w:val="000000"/>
          <w:lang w:eastAsia="zh-CN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for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ort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l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conom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te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v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venu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ck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ner.</w:t>
      </w:r>
    </w:p>
    <w:p w14:paraId="09E4B09D" w14:textId="77777777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Despi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rovemen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ove</w:t>
      </w:r>
      <w:r w:rsidR="007C0D40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mentio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llen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r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dres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timiz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abil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ies.</w:t>
      </w:r>
    </w:p>
    <w:p w14:paraId="25581D40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066EC27" w14:textId="77777777" w:rsidR="00A77B3E" w:rsidRPr="001A027B" w:rsidRDefault="004F2356" w:rsidP="001A027B">
      <w:pPr>
        <w:spacing w:line="360" w:lineRule="auto"/>
        <w:jc w:val="both"/>
        <w:rPr>
          <w:rFonts w:ascii="Book Antiqua" w:eastAsia="Book Antiqua" w:hAnsi="Book Antiqua" w:cs="Book Antiqua"/>
          <w:b/>
          <w:caps/>
          <w:color w:val="000000"/>
          <w:u w:val="single"/>
        </w:rPr>
      </w:pP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477E6E15" w14:textId="268744B8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5C49FC" w:rsidRPr="005C49FC">
        <w:rPr>
          <w:rFonts w:ascii="Book Antiqua" w:eastAsia="Book Antiqua" w:hAnsi="Book Antiqua" w:cs="Book Antiqua"/>
          <w:color w:val="000000"/>
        </w:rPr>
        <w:t>Barrangou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91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C0D40" w:rsidRPr="001A027B">
        <w:rPr>
          <w:rFonts w:ascii="Book Antiqua" w:hAnsi="Book Antiqua" w:cs="Book Antiqua"/>
          <w:color w:val="000000"/>
          <w:lang w:eastAsia="zh-CN"/>
        </w:rPr>
        <w:t>“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ormou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ffec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m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pe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f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spir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throughs</w:t>
      </w:r>
      <w:r w:rsidR="007C0D40" w:rsidRPr="001A027B">
        <w:rPr>
          <w:rFonts w:ascii="Book Antiqua" w:hAnsi="Book Antiqua" w:cs="Book Antiqua"/>
          <w:color w:val="000000"/>
          <w:lang w:eastAsia="zh-CN"/>
        </w:rPr>
        <w:t>”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olutioniz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rsat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acti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ie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hog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rtabil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w-c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tor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ov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it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rge-sca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sk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ntlin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mun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spital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ource-lim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environment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iti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p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ur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r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o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int-of-c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ing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ultaneous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er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new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or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mark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ur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ient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venu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colog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diseases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,6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7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ic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pid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nsitiv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recen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timiz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hoge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ss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v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rea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rug-resist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fec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hospitals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5851F445" w14:textId="52D1762B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Ow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deni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mend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ient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ng-te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lucid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log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chanis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hi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gression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er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ipli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t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al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ro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al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tl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gge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rtai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090E58" w:rsidRPr="001A027B">
        <w:rPr>
          <w:rFonts w:ascii="Book Antiqua" w:eastAsia="Book Antiqua" w:hAnsi="Book Antiqua" w:cs="Book Antiqua"/>
          <w:color w:val="000000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c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in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lim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ssibiliti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v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o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f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iences.</w:t>
      </w:r>
    </w:p>
    <w:p w14:paraId="5B14D055" w14:textId="77777777" w:rsidR="00A77B3E" w:rsidRPr="001A027B" w:rsidRDefault="00A77B3E" w:rsidP="00E0476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88941D7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REFERENCES</w:t>
      </w:r>
    </w:p>
    <w:p w14:paraId="4AA8710D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arneau JE</w:t>
      </w:r>
      <w:r w:rsidRPr="001A027B">
        <w:rPr>
          <w:rFonts w:ascii="Book Antiqua" w:eastAsia="Book Antiqua" w:hAnsi="Book Antiqua" w:cs="Book Antiqua"/>
          <w:color w:val="000000"/>
        </w:rPr>
        <w:t xml:space="preserve">, Dupuis MÈ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illi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Romero D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rang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yav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remaux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Horvath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gadá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oinea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. The CRISPR/Cas bacterial immune system cleaves bacteriophage and plasmid DNA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Pr="001A027B">
        <w:rPr>
          <w:rFonts w:ascii="Book Antiqua" w:eastAsia="Book Antiqua" w:hAnsi="Book Antiqua" w:cs="Book Antiqua"/>
          <w:color w:val="000000"/>
        </w:rPr>
        <w:t xml:space="preserve"> 201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68</w:t>
      </w:r>
      <w:r w:rsidRPr="001A027B">
        <w:rPr>
          <w:rFonts w:ascii="Book Antiqua" w:eastAsia="Book Antiqua" w:hAnsi="Book Antiqua" w:cs="Book Antiqua"/>
          <w:color w:val="000000"/>
        </w:rPr>
        <w:t>: 67-71 [PMID: 21048762 DOI: 10.1038/nature09523]</w:t>
      </w:r>
    </w:p>
    <w:p w14:paraId="3B05DD9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Bharathkuma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N</w:t>
      </w:r>
      <w:r w:rsidRPr="001A027B">
        <w:rPr>
          <w:rFonts w:ascii="Book Antiqua" w:eastAsia="Book Antiqua" w:hAnsi="Book Antiqua" w:cs="Book Antiqua"/>
          <w:color w:val="000000"/>
        </w:rPr>
        <w:t xml:space="preserve">, Sunil A, Meera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ksa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Kannan M, Saravanan KM, Anand T. CRISPR/Cas-Based Modifications for Therapeutic Applications: A Review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Mo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1A027B">
        <w:rPr>
          <w:rFonts w:ascii="Book Antiqua" w:eastAsia="Book Antiqua" w:hAnsi="Book Antiqua" w:cs="Book Antiqua"/>
          <w:color w:val="000000"/>
        </w:rPr>
        <w:t>: 355-372 [PMID: 34741732 DOI: 10.1007/s12033-021-00422-8]</w:t>
      </w:r>
    </w:p>
    <w:p w14:paraId="6B13740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Hidalgo-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Cantabran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C</w:t>
      </w:r>
      <w:r w:rsidRPr="001A027B">
        <w:rPr>
          <w:rFonts w:ascii="Book Antiqua" w:eastAsia="Book Antiqua" w:hAnsi="Book Antiqua" w:cs="Book Antiqua"/>
          <w:color w:val="000000"/>
        </w:rPr>
        <w:t xml:space="preserve">, Goh Y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rang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. Characterization and Repurposing of Type I and Type II CRISPR-Cas Systems in Bacteria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J Mol Biol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31</w:t>
      </w:r>
      <w:r w:rsidRPr="001A027B">
        <w:rPr>
          <w:rFonts w:ascii="Book Antiqua" w:eastAsia="Book Antiqua" w:hAnsi="Book Antiqua" w:cs="Book Antiqua"/>
          <w:color w:val="000000"/>
        </w:rPr>
        <w:t>: 21-33 [PMID: 30261168 DOI: 10.1016/j.jmb.2018.09.013]</w:t>
      </w:r>
    </w:p>
    <w:p w14:paraId="6456050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u X</w:t>
      </w:r>
      <w:r w:rsidRPr="001A027B">
        <w:rPr>
          <w:rFonts w:ascii="Book Antiqua" w:eastAsia="Book Antiqua" w:hAnsi="Book Antiqua" w:cs="Book Antiqua"/>
          <w:color w:val="000000"/>
        </w:rPr>
        <w:t xml:space="preserve">, Hussain M, Dai J, Li Y, Zhang L, Yang J, Ali Z, He N, Tang Y. Programmable Biosensors Based on RNA-Guided CRISPR/Cas Endonucleas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Bio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Proced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Online</w:t>
      </w:r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1A027B">
        <w:rPr>
          <w:rFonts w:ascii="Book Antiqua" w:eastAsia="Book Antiqua" w:hAnsi="Book Antiqua" w:cs="Book Antiqua"/>
          <w:color w:val="000000"/>
        </w:rPr>
        <w:t>: 2 [PMID: 35067222 DOI: 10.1186/s12575-021-00163-7]</w:t>
      </w:r>
    </w:p>
    <w:p w14:paraId="530BE67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Varble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A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rraffin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A. Three New Cs for CRISPR: Collateral, Communicate, Cooperat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Trends Genet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1A027B">
        <w:rPr>
          <w:rFonts w:ascii="Book Antiqua" w:eastAsia="Book Antiqua" w:hAnsi="Book Antiqua" w:cs="Book Antiqua"/>
          <w:color w:val="000000"/>
        </w:rPr>
        <w:t>: 446-456 [PMID: 31036344 DOI: 10.1016/j.tig.2019.03.009]</w:t>
      </w:r>
    </w:p>
    <w:p w14:paraId="0A942B0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eng L</w:t>
      </w:r>
      <w:r w:rsidRPr="001A027B">
        <w:rPr>
          <w:rFonts w:ascii="Book Antiqua" w:eastAsia="Book Antiqua" w:hAnsi="Book Antiqua" w:cs="Book Antiqua"/>
          <w:color w:val="000000"/>
        </w:rPr>
        <w:t>, Garrett RA, Shah SA, Peng X, She Q. A novel interference mechanism by a type IIIB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m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odule i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ulfolob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Mo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3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87</w:t>
      </w:r>
      <w:r w:rsidRPr="001A027B">
        <w:rPr>
          <w:rFonts w:ascii="Book Antiqua" w:eastAsia="Book Antiqua" w:hAnsi="Book Antiqua" w:cs="Book Antiqua"/>
          <w:color w:val="000000"/>
        </w:rPr>
        <w:t>: 1088-1099 [PMID: 23320564 DOI: 10.1111/mmi.12152]</w:t>
      </w:r>
    </w:p>
    <w:p w14:paraId="7144A62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Javaid N</w:t>
      </w:r>
      <w:r w:rsidRPr="001A027B">
        <w:rPr>
          <w:rFonts w:ascii="Book Antiqua" w:eastAsia="Book Antiqua" w:hAnsi="Book Antiqua" w:cs="Book Antiqua"/>
          <w:color w:val="000000"/>
        </w:rPr>
        <w:t xml:space="preserve">, Choi S. CRISPR/Cas System and Factors Affecting Its Precision and Efficienc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Front Cell Dev Biol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1A027B">
        <w:rPr>
          <w:rFonts w:ascii="Book Antiqua" w:eastAsia="Book Antiqua" w:hAnsi="Book Antiqua" w:cs="Book Antiqua"/>
          <w:color w:val="000000"/>
        </w:rPr>
        <w:t>: 761709 [PMID: 34901007 DOI: 10.3389/fcell.2021.761709]</w:t>
      </w:r>
    </w:p>
    <w:p w14:paraId="71A71FD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Staals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RH</w:t>
      </w:r>
      <w:r w:rsidRPr="001A027B">
        <w:rPr>
          <w:rFonts w:ascii="Book Antiqua" w:eastAsia="Book Antiqua" w:hAnsi="Book Antiqua" w:cs="Book Antiqua"/>
          <w:color w:val="000000"/>
        </w:rPr>
        <w:t xml:space="preserve">, Zhu Y, Taylor DW, Kornfeld JE, Sharma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endreg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oehors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lo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Neupane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arossiea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Sakamoto K, Suzuki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hma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Yokoyama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chaap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Urlaub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, Heck AJ, Nogales 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hinka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van der Oost J. RNA targeting by the type III-A CRISPR-Cas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sm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omplex of Thermus thermophilu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Mol Cell</w:t>
      </w:r>
      <w:r w:rsidRPr="001A027B">
        <w:rPr>
          <w:rFonts w:ascii="Book Antiqua" w:eastAsia="Book Antiqua" w:hAnsi="Book Antiqua" w:cs="Book Antiqua"/>
          <w:color w:val="000000"/>
        </w:rPr>
        <w:t xml:space="preserve"> 2014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6</w:t>
      </w:r>
      <w:r w:rsidRPr="001A027B">
        <w:rPr>
          <w:rFonts w:ascii="Book Antiqua" w:eastAsia="Book Antiqua" w:hAnsi="Book Antiqua" w:cs="Book Antiqua"/>
          <w:color w:val="000000"/>
        </w:rPr>
        <w:t>: 518-530 [PMID: 25457165 DOI: 10.1016/j.molcel.2014.10.005]</w:t>
      </w:r>
    </w:p>
    <w:p w14:paraId="337DC77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9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Tamulaitis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G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azlauskien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nako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enclov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Č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wokeoj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O, Dickman MJ, Horvath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iksny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. Programmable RNA shredding by the type III-A CRISPR-Cas system of Streptococcus thermophilu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Mol Cell</w:t>
      </w:r>
      <w:r w:rsidRPr="001A027B">
        <w:rPr>
          <w:rFonts w:ascii="Book Antiqua" w:eastAsia="Book Antiqua" w:hAnsi="Book Antiqua" w:cs="Book Antiqua"/>
          <w:color w:val="000000"/>
        </w:rPr>
        <w:t xml:space="preserve"> 2014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6</w:t>
      </w:r>
      <w:r w:rsidRPr="001A027B">
        <w:rPr>
          <w:rFonts w:ascii="Book Antiqua" w:eastAsia="Book Antiqua" w:hAnsi="Book Antiqua" w:cs="Book Antiqua"/>
          <w:color w:val="000000"/>
        </w:rPr>
        <w:t>: 506-517 [PMID: 25458845 DOI: 10.1016/j.molcel.2014.09.027]</w:t>
      </w:r>
    </w:p>
    <w:p w14:paraId="7B58D40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0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Elmore JR</w:t>
      </w:r>
      <w:r w:rsidRPr="001A027B">
        <w:rPr>
          <w:rFonts w:ascii="Book Antiqua" w:eastAsia="Book Antiqua" w:hAnsi="Book Antiqua" w:cs="Book Antiqua"/>
          <w:color w:val="000000"/>
        </w:rPr>
        <w:t xml:space="preserve">, Sheppard NF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ami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igh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, Li H, Terns RM, Terns MP. Bipartite recognition of target RNAs activates DNA cleavage by the Type III-B CRISPR-Cas system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Genes Dev</w:t>
      </w:r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1A027B">
        <w:rPr>
          <w:rFonts w:ascii="Book Antiqua" w:eastAsia="Book Antiqua" w:hAnsi="Book Antiqua" w:cs="Book Antiqua"/>
          <w:color w:val="000000"/>
        </w:rPr>
        <w:t>: 447-459 [PMID: 26848045 DOI: 10.1101/gad.272153.115]</w:t>
      </w:r>
    </w:p>
    <w:p w14:paraId="19CBD1B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1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Estrella MA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u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FT, Bailey S. RNA-activated DNA cleavage by the Type III-B CRISPR-Cas effector complex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Genes Dev</w:t>
      </w:r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1A027B">
        <w:rPr>
          <w:rFonts w:ascii="Book Antiqua" w:eastAsia="Book Antiqua" w:hAnsi="Book Antiqua" w:cs="Book Antiqua"/>
          <w:color w:val="000000"/>
        </w:rPr>
        <w:t>: 460-470 [PMID: 26848046 DOI: 10.1101/gad.273722.115]</w:t>
      </w:r>
    </w:p>
    <w:p w14:paraId="3B38140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2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Kolesnik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V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edoro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I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arneye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rtamono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everino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V. Type III CRISPR-Cas Systems: Deciphering the Most Complex Prokaryotic Immune System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Biochemistry (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sc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>)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86</w:t>
      </w:r>
      <w:r w:rsidRPr="001A027B">
        <w:rPr>
          <w:rFonts w:ascii="Book Antiqua" w:eastAsia="Book Antiqua" w:hAnsi="Book Antiqua" w:cs="Book Antiqua"/>
          <w:color w:val="000000"/>
        </w:rPr>
        <w:t>: 1301-1314 [PMID: 34903162 DOI: 10.1134/S0006297921100114]</w:t>
      </w:r>
    </w:p>
    <w:p w14:paraId="7165D24B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Han W</w:t>
      </w:r>
      <w:r w:rsidRPr="001A027B">
        <w:rPr>
          <w:rFonts w:ascii="Book Antiqua" w:eastAsia="Book Antiqua" w:hAnsi="Book Antiqua" w:cs="Book Antiqua"/>
          <w:color w:val="000000"/>
        </w:rPr>
        <w:t xml:space="preserve">, Stella S, Zhang Y, Guo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ule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Peng-Lundgren L, Montoya G, She Q. A Type III-B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m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ffector complex catalyzes the synthesis of cyclic oligoadenylate second messengers by cooperative substrate binding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ucleic Acids Res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6</w:t>
      </w:r>
      <w:r w:rsidRPr="001A027B">
        <w:rPr>
          <w:rFonts w:ascii="Book Antiqua" w:eastAsia="Book Antiqua" w:hAnsi="Book Antiqua" w:cs="Book Antiqua"/>
          <w:color w:val="000000"/>
        </w:rPr>
        <w:t>: 10319-10330 [PMID: 30239876 DOI: 10.1093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/gky844]</w:t>
      </w:r>
    </w:p>
    <w:p w14:paraId="6A41817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1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Huang F</w:t>
      </w:r>
      <w:r w:rsidRPr="001A027B">
        <w:rPr>
          <w:rFonts w:ascii="Book Antiqua" w:eastAsia="Book Antiqua" w:hAnsi="Book Antiqua" w:cs="Book Antiqua"/>
          <w:color w:val="000000"/>
        </w:rPr>
        <w:t xml:space="preserve">, Zhu B. The Cyclic Oligoadenylate Signaling Pathway of Type III CRISPR-Cas System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Fron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1A027B">
        <w:rPr>
          <w:rFonts w:ascii="Book Antiqua" w:eastAsia="Book Antiqua" w:hAnsi="Book Antiqua" w:cs="Book Antiqua"/>
          <w:color w:val="000000"/>
        </w:rPr>
        <w:t>: 602789 [PMID: 33552016 DOI: 10.3389/fmicb.2020.602789]</w:t>
      </w:r>
    </w:p>
    <w:p w14:paraId="6E1022DE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5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Rouillo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C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thukoralag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Graham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rüschow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White MF. Control of cyclic oligoadenylate synthesis in a type III CRISPR system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Elif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1A027B">
        <w:rPr>
          <w:rFonts w:ascii="Book Antiqua" w:eastAsia="Book Antiqua" w:hAnsi="Book Antiqua" w:cs="Book Antiqua"/>
          <w:color w:val="000000"/>
        </w:rPr>
        <w:t xml:space="preserve"> [PMID: 29963983 DOI: 10.7554/eLife.36734]</w:t>
      </w:r>
    </w:p>
    <w:p w14:paraId="7C1695C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Pinilla-Redondo R</w:t>
      </w:r>
      <w:r w:rsidRPr="001A027B">
        <w:rPr>
          <w:rFonts w:ascii="Book Antiqua" w:eastAsia="Book Antiqua" w:hAnsi="Book Antiqua" w:cs="Book Antiqua"/>
          <w:color w:val="000000"/>
        </w:rPr>
        <w:t xml:space="preserve">, Mayo-Muñoz D, Russel J, Garrett R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anda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ørens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J, Shah SA. Type IV CRISPR-Cas systems are highly diverse and involved in competition between plasmid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ucleic Acids Res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1A027B">
        <w:rPr>
          <w:rFonts w:ascii="Book Antiqua" w:eastAsia="Book Antiqua" w:hAnsi="Book Antiqua" w:cs="Book Antiqua"/>
          <w:color w:val="000000"/>
        </w:rPr>
        <w:t>: 2000-2012 [PMID: 31879772 DOI: 10.1093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/gkz1197]</w:t>
      </w:r>
    </w:p>
    <w:p w14:paraId="097D1285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mits JPH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ester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st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GW, Zhou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eeuw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LJM, van de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gaar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H. CRISPR-Cas9</w:t>
      </w:r>
      <w:r w:rsidRPr="001A027B">
        <w:rPr>
          <w:rFonts w:eastAsia="Book Antiqua"/>
          <w:color w:val="000000"/>
        </w:rPr>
        <w:t>‒</w:t>
      </w:r>
      <w:r w:rsidRPr="001A027B">
        <w:rPr>
          <w:rFonts w:ascii="Book Antiqua" w:eastAsia="Book Antiqua" w:hAnsi="Book Antiqua" w:cs="Book Antiqua"/>
          <w:color w:val="000000"/>
        </w:rPr>
        <w:t xml:space="preserve">Based Genomic Engineering in Keratinocytes: From Technology to Application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JID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Inno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1A027B">
        <w:rPr>
          <w:rFonts w:ascii="Book Antiqua" w:eastAsia="Book Antiqua" w:hAnsi="Book Antiqua" w:cs="Book Antiqua"/>
          <w:color w:val="000000"/>
        </w:rPr>
        <w:t>: 100082 [PMID: 35146483 DOI: 10.1016/j.xjidi.2021.100082]</w:t>
      </w:r>
    </w:p>
    <w:p w14:paraId="1E3C2B5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8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ort EN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angua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Hamelin RC. CRISPR/Cas9 Gene Editing: An Unexplored Frontier for Forest Patholog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Front Plant Sci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1A027B">
        <w:rPr>
          <w:rFonts w:ascii="Book Antiqua" w:eastAsia="Book Antiqua" w:hAnsi="Book Antiqua" w:cs="Book Antiqua"/>
          <w:color w:val="000000"/>
        </w:rPr>
        <w:t>: 1126 [PMID: 32793272 DOI: 10.3389/fpls.2020.01126]</w:t>
      </w:r>
    </w:p>
    <w:p w14:paraId="05579D3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9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Burmistrz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yrć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. CRISPR-Cas Systems in Prokaryote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Pol J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5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1A027B">
        <w:rPr>
          <w:rFonts w:ascii="Book Antiqua" w:eastAsia="Book Antiqua" w:hAnsi="Book Antiqua" w:cs="Book Antiqua"/>
          <w:color w:val="000000"/>
        </w:rPr>
        <w:t>: 193-202 [PMID: 26638527 DOI: 10.5604/01.3001.0009.2114]</w:t>
      </w:r>
    </w:p>
    <w:p w14:paraId="0D3652E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0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Sapranauskas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R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asiun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remaux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rang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Horvath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iksny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. The Streptococcus thermophilus CRISPR/Cas system provides immunity in Escherichia coli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ucleic Acids Res</w:t>
      </w:r>
      <w:r w:rsidRPr="001A027B">
        <w:rPr>
          <w:rFonts w:ascii="Book Antiqua" w:eastAsia="Book Antiqua" w:hAnsi="Book Antiqua" w:cs="Book Antiqua"/>
          <w:color w:val="000000"/>
        </w:rPr>
        <w:t xml:space="preserve"> 201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1A027B">
        <w:rPr>
          <w:rFonts w:ascii="Book Antiqua" w:eastAsia="Book Antiqua" w:hAnsi="Book Antiqua" w:cs="Book Antiqua"/>
          <w:color w:val="000000"/>
        </w:rPr>
        <w:t>: 9275-9282 [PMID: 21813460 DOI: 10.1093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/gkr606]</w:t>
      </w:r>
    </w:p>
    <w:p w14:paraId="7817CD5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1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Zetsche B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oten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budayye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OO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laymak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IM, Makarova K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ssletzbichl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Volz S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van der Oost J, Regev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ooni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V, Zhang F. Cpf1 is a single RNA-guided endonuclease of a class 2 CRISPR-Cas system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ell</w:t>
      </w:r>
      <w:r w:rsidRPr="001A027B">
        <w:rPr>
          <w:rFonts w:ascii="Book Antiqua" w:eastAsia="Book Antiqua" w:hAnsi="Book Antiqua" w:cs="Book Antiqua"/>
          <w:color w:val="000000"/>
        </w:rPr>
        <w:t xml:space="preserve"> 2015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63</w:t>
      </w:r>
      <w:r w:rsidRPr="001A027B">
        <w:rPr>
          <w:rFonts w:ascii="Book Antiqua" w:eastAsia="Book Antiqua" w:hAnsi="Book Antiqua" w:cs="Book Antiqua"/>
          <w:color w:val="000000"/>
        </w:rPr>
        <w:t>: 759-771 [PMID: 26422227 DOI: 10.1016/j.cell.2015.09.038]</w:t>
      </w:r>
    </w:p>
    <w:p w14:paraId="442DB03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2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Dronin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mukaite-Bubnien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U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amanavici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. Towards application of CRISPR-Cas12a in the design of modern viral DNA detection tools (Review)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J Nanobiotechnology</w:t>
      </w:r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1A027B">
        <w:rPr>
          <w:rFonts w:ascii="Book Antiqua" w:eastAsia="Book Antiqua" w:hAnsi="Book Antiqua" w:cs="Book Antiqua"/>
          <w:color w:val="000000"/>
        </w:rPr>
        <w:t>: 41 [PMID: 35062978 DOI: 10.1186/s12951-022-01246-7]</w:t>
      </w:r>
    </w:p>
    <w:p w14:paraId="27CE029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2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Aquino-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Jarqui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G</w:t>
      </w:r>
      <w:r w:rsidRPr="001A027B">
        <w:rPr>
          <w:rFonts w:ascii="Book Antiqua" w:eastAsia="Book Antiqua" w:hAnsi="Book Antiqua" w:cs="Book Antiqua"/>
          <w:color w:val="000000"/>
        </w:rPr>
        <w:t xml:space="preserve">. CRISPR-Cas14 is now part of the artillery for gene editing and molecular diagnostic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nomedicine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1A027B">
        <w:rPr>
          <w:rFonts w:ascii="Book Antiqua" w:eastAsia="Book Antiqua" w:hAnsi="Book Antiqua" w:cs="Book Antiqua"/>
          <w:color w:val="000000"/>
        </w:rPr>
        <w:t>: 428-431 [PMID: 30935995 DOI: 10.1016/j.nano.2019.03.006]</w:t>
      </w:r>
    </w:p>
    <w:p w14:paraId="25459E0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Zhang D</w:t>
      </w:r>
      <w:r w:rsidRPr="001A027B">
        <w:rPr>
          <w:rFonts w:ascii="Book Antiqua" w:eastAsia="Book Antiqua" w:hAnsi="Book Antiqua" w:cs="Book Antiqua"/>
          <w:color w:val="000000"/>
        </w:rPr>
        <w:t xml:space="preserve">, Li Z, Yan B, Li JF. A novel RNA-guided RNA-targeting CRISPR tool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Sci China Life Sci</w:t>
      </w:r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1A027B">
        <w:rPr>
          <w:rFonts w:ascii="Book Antiqua" w:eastAsia="Book Antiqua" w:hAnsi="Book Antiqua" w:cs="Book Antiqua"/>
          <w:color w:val="000000"/>
        </w:rPr>
        <w:t>: 854-856 [PMID: 27436421 DOI: 10.1007/s11427-016-0192-5]</w:t>
      </w:r>
    </w:p>
    <w:p w14:paraId="7ACBC66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Aquino-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Jarqui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G</w:t>
      </w:r>
      <w:r w:rsidRPr="001A027B">
        <w:rPr>
          <w:rFonts w:ascii="Book Antiqua" w:eastAsia="Book Antiqua" w:hAnsi="Book Antiqua" w:cs="Book Antiqua"/>
          <w:color w:val="000000"/>
        </w:rPr>
        <w:t xml:space="preserve">. Recent progress on rapid SARS-CoV-2/COVID-19 detection by CRISPR-Cas13-based platform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Drug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Discov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Today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1A027B">
        <w:rPr>
          <w:rFonts w:ascii="Book Antiqua" w:eastAsia="Book Antiqua" w:hAnsi="Book Antiqua" w:cs="Book Antiqua"/>
          <w:color w:val="000000"/>
        </w:rPr>
        <w:t>: 2025-2035 [PMID: 34147688 DOI: 10.1016/j.drudis.2021.06.005]</w:t>
      </w:r>
    </w:p>
    <w:p w14:paraId="76878481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aliendo AM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odink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L. A CRISPR Way to Diagnose Infectious Disease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Eng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J Med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77</w:t>
      </w:r>
      <w:r w:rsidRPr="001A027B">
        <w:rPr>
          <w:rFonts w:ascii="Book Antiqua" w:eastAsia="Book Antiqua" w:hAnsi="Book Antiqua" w:cs="Book Antiqua"/>
          <w:color w:val="000000"/>
        </w:rPr>
        <w:t>: 1685-1687 [PMID: 29069564 DOI: 10.1056/NEJMcibr1704902]</w:t>
      </w:r>
    </w:p>
    <w:p w14:paraId="47F34B5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7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Abudayyeh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OO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oten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ssletzbichl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Han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elant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erdin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, Cox DBT, Kellner MJ, Regev A, Lander E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oyt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F, Ting AY, Zhang F. RNA targeting with CRISPR-Cas13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50</w:t>
      </w:r>
      <w:r w:rsidRPr="001A027B">
        <w:rPr>
          <w:rFonts w:ascii="Book Antiqua" w:eastAsia="Book Antiqua" w:hAnsi="Book Antiqua" w:cs="Book Antiqua"/>
          <w:color w:val="000000"/>
        </w:rPr>
        <w:t>: 280-284 [PMID: 28976959 DOI: 10.1038/nature24049]</w:t>
      </w:r>
    </w:p>
    <w:p w14:paraId="5B9D1F0B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8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 SY</w:t>
      </w:r>
      <w:r w:rsidRPr="001A027B">
        <w:rPr>
          <w:rFonts w:ascii="Book Antiqua" w:eastAsia="Book Antiqua" w:hAnsi="Book Antiqua" w:cs="Book Antiqua"/>
          <w:color w:val="000000"/>
        </w:rPr>
        <w:t xml:space="preserve">, Cheng QX, Liu J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i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XQ, Zhao GP, Wang J. CRISPR-Cas12a has both cis- and trans-cleavage activities on single-stranded DNA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ell Res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1A027B">
        <w:rPr>
          <w:rFonts w:ascii="Book Antiqua" w:eastAsia="Book Antiqua" w:hAnsi="Book Antiqua" w:cs="Book Antiqua"/>
          <w:color w:val="000000"/>
        </w:rPr>
        <w:t>: 491-493 [PMID: 29531313 DOI: 10.1038/s41422-018-0022-x]</w:t>
      </w:r>
    </w:p>
    <w:p w14:paraId="35BCC0D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9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Priya Swetha PD</w:t>
      </w:r>
      <w:r w:rsidRPr="001A027B">
        <w:rPr>
          <w:rFonts w:ascii="Book Antiqua" w:eastAsia="Book Antiqua" w:hAnsi="Book Antiqua" w:cs="Book Antiqua"/>
          <w:color w:val="000000"/>
        </w:rPr>
        <w:t xml:space="preserve">, Sonia J, Sapna K, Prasad KS. Towards CRISPR powered electrochemical sensing for smart diagnostics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Electrochem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1A027B">
        <w:rPr>
          <w:rFonts w:ascii="Book Antiqua" w:eastAsia="Book Antiqua" w:hAnsi="Book Antiqua" w:cs="Book Antiqua"/>
          <w:color w:val="000000"/>
        </w:rPr>
        <w:t>: 100829 [PMID: 34909513 DOI: 10.1016/j.coelec.2021.100829]</w:t>
      </w:r>
    </w:p>
    <w:p w14:paraId="253DC0E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0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hen JS</w:t>
      </w:r>
      <w:r w:rsidRPr="001A027B">
        <w:rPr>
          <w:rFonts w:ascii="Book Antiqua" w:eastAsia="Book Antiqua" w:hAnsi="Book Antiqua" w:cs="Book Antiqua"/>
          <w:color w:val="000000"/>
        </w:rPr>
        <w:t xml:space="preserve">, Ma E, Harrington LB, Da Costa M, Tian X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alefsk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. CRISPR-Cas12a target binding unleashes indiscriminate single-stranded DNase activ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Science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60</w:t>
      </w:r>
      <w:r w:rsidRPr="001A027B">
        <w:rPr>
          <w:rFonts w:ascii="Book Antiqua" w:eastAsia="Book Antiqua" w:hAnsi="Book Antiqua" w:cs="Book Antiqua"/>
          <w:color w:val="000000"/>
        </w:rPr>
        <w:t>: 436-439 [PMID: 29449511 DOI: 10.1126/science.aar6245]</w:t>
      </w:r>
    </w:p>
    <w:p w14:paraId="4D1E59D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adh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Saito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ege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Bruneau R, Huang MW, Kim NG, Yu X, Li J, Walker B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rening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L, Jerome K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oten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budayye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OO, Zhang F. Point-of-care testing for COVID-19 using SHERLOCK diagnostics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edRxi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 [PMID: 32511521 DOI: 10.1101/2020.05.04.20091231]</w:t>
      </w:r>
    </w:p>
    <w:p w14:paraId="2069C44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32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Xu X</w:t>
      </w:r>
      <w:r w:rsidRPr="001A027B">
        <w:rPr>
          <w:rFonts w:ascii="Book Antiqua" w:eastAsia="Book Antiqua" w:hAnsi="Book Antiqua" w:cs="Book Antiqua"/>
          <w:color w:val="000000"/>
        </w:rPr>
        <w:t xml:space="preserve">, Luo T, Gao J, Lin N, Li W, Xia X, Wang J. CRISPR-Assisted DNA Detection: A Novel dCas9-Based DNA Detection Techniqu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RISPR J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1A027B">
        <w:rPr>
          <w:rFonts w:ascii="Book Antiqua" w:eastAsia="Book Antiqua" w:hAnsi="Book Antiqua" w:cs="Book Antiqua"/>
          <w:color w:val="000000"/>
        </w:rPr>
        <w:t>: 487-502 [PMID: 33346711 DOI: 10.1089/crispr.2020.0041]</w:t>
      </w:r>
    </w:p>
    <w:p w14:paraId="149CC27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Freije CA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yhrvol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Boehm CK, Lin AE, Welch NL, Carter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tsk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C, Luo C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budayye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OO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oten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Yozwia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L, Zhang F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bet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C. Programmable Inhibition and Detection of RNA Viruses Using Cas13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Mol Cell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76</w:t>
      </w:r>
      <w:r w:rsidRPr="001A027B">
        <w:rPr>
          <w:rFonts w:ascii="Book Antiqua" w:eastAsia="Book Antiqua" w:hAnsi="Book Antiqua" w:cs="Book Antiqua"/>
          <w:color w:val="000000"/>
        </w:rPr>
        <w:t>: 826-837.e11 [PMID: 31607545 DOI: 10.1016/j.molcel.2019.09.013]</w:t>
      </w:r>
    </w:p>
    <w:p w14:paraId="5CDC6EA6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4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Fozouni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P</w:t>
      </w:r>
      <w:r w:rsidRPr="001A027B">
        <w:rPr>
          <w:rFonts w:ascii="Book Antiqua" w:eastAsia="Book Antiqua" w:hAnsi="Book Antiqua" w:cs="Book Antiqua"/>
          <w:color w:val="000000"/>
        </w:rPr>
        <w:t xml:space="preserve">, Son S, Díaz de León Derby M, Knott GJ, Gray C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'Ambrosi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V, Zhao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witz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A, Kumar GR, Stephens SI, Boehm D, Tsou CL, Shu J, Bhuiya A, Armstrong M, Harris AR, Chen P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Osterlo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M, Meyer-Franke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ehn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, Walcott K, Sil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angeli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Pollard KS, Crawford E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uschni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S, Phelps M, Kistler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Ris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, Fletcher DA, Ott M. Amplification-free detection of SARS-CoV-2 with CRISPR-Cas13a and mobile phone microscop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ell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84</w:t>
      </w:r>
      <w:r w:rsidRPr="001A027B">
        <w:rPr>
          <w:rFonts w:ascii="Book Antiqua" w:eastAsia="Book Antiqua" w:hAnsi="Book Antiqua" w:cs="Book Antiqua"/>
          <w:color w:val="000000"/>
        </w:rPr>
        <w:t>: 323-333.e9 [PMID: 33306959 DOI: 10.1016/j.cell.2020.12.001]</w:t>
      </w:r>
    </w:p>
    <w:p w14:paraId="0F8DAAFA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u TY</w:t>
      </w:r>
      <w:r w:rsidRPr="001A027B">
        <w:rPr>
          <w:rFonts w:ascii="Book Antiqua" w:eastAsia="Book Antiqua" w:hAnsi="Book Antiqua" w:cs="Book Antiqua"/>
          <w:color w:val="000000"/>
        </w:rPr>
        <w:t xml:space="preserve">, Knott GJ, Smock DCJ, Desmarais JJ, Son S, Bhuiya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akhanw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rywe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Agrawal S, Díaz de León Derby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witz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A, Armstrong M, Harris AR, Charles EJ, Thornton BW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ozoun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Shu J, Stephens SI, Kumar GR, Zhao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o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Iavaron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scajed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M, McIntosh R, Kim S, Dugan EJ; IGI Testing Consortium, Pollard KS, Tan MX, Ott M, Fletcher DA, Lareau LF, Hsu PD, Savage DF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. Accelerated RNA detection using tandem CRISPR nuclease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Chem Biol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1A027B">
        <w:rPr>
          <w:rFonts w:ascii="Book Antiqua" w:eastAsia="Book Antiqua" w:hAnsi="Book Antiqua" w:cs="Book Antiqua"/>
          <w:color w:val="000000"/>
        </w:rPr>
        <w:t>: 982-988 [PMID: 34354262 DOI: 10.1038/s41589-021-00842-2]</w:t>
      </w:r>
    </w:p>
    <w:p w14:paraId="48E4F60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how RD</w:t>
      </w:r>
      <w:r w:rsidRPr="001A027B">
        <w:rPr>
          <w:rFonts w:ascii="Book Antiqua" w:eastAsia="Book Antiqua" w:hAnsi="Book Antiqua" w:cs="Book Antiqua"/>
          <w:color w:val="000000"/>
        </w:rPr>
        <w:t xml:space="preserve">, Chen S. Cancer CRISPR Screens In Vivo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Trends Cancer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1A027B">
        <w:rPr>
          <w:rFonts w:ascii="Book Antiqua" w:eastAsia="Book Antiqua" w:hAnsi="Book Antiqua" w:cs="Book Antiqua"/>
          <w:color w:val="000000"/>
        </w:rPr>
        <w:t>: 349-358 [PMID: 29709259 DOI: 10.1016/j.trecan.2018.03.002]</w:t>
      </w:r>
    </w:p>
    <w:p w14:paraId="12BFA07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ong CQ</w:t>
      </w:r>
      <w:r w:rsidRPr="001A027B">
        <w:rPr>
          <w:rFonts w:ascii="Book Antiqua" w:eastAsia="Book Antiqua" w:hAnsi="Book Antiqua" w:cs="Book Antiqua"/>
          <w:color w:val="000000"/>
        </w:rPr>
        <w:t xml:space="preserve">, Li 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, Moore J, Park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omy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Hough S, Kennedy Z, Fischer A, Yin H, Anderson DG, Conte D J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end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Wang XW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horgeirss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Weng Z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u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W. Genome-Wide CRISPR Screen Identifies Regulators of Mitogen-Activated Protein Kinase as Suppressors of Liver Tumors in Mic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52</w:t>
      </w:r>
      <w:r w:rsidRPr="001A027B">
        <w:rPr>
          <w:rFonts w:ascii="Book Antiqua" w:eastAsia="Book Antiqua" w:hAnsi="Book Antiqua" w:cs="Book Antiqua"/>
          <w:color w:val="000000"/>
        </w:rPr>
        <w:t>: 1161-1173.e1 [PMID: 27956228 DOI: 10.1053/j.gastro.2016.12.002]</w:t>
      </w:r>
    </w:p>
    <w:p w14:paraId="5C7BF655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38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han Y</w:t>
      </w:r>
      <w:r w:rsidRPr="001A027B">
        <w:rPr>
          <w:rFonts w:ascii="Book Antiqua" w:eastAsia="Book Antiqua" w:hAnsi="Book Antiqua" w:cs="Book Antiqua"/>
          <w:color w:val="000000"/>
        </w:rPr>
        <w:t xml:space="preserve">, Zhou X, Huang R, Xing D. High-Fidelity and Rapid Quantification of miRNA Combining crRNA Programmability and CRISPR/Cas13a trans-Cleavage Activ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nal Chem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1</w:t>
      </w:r>
      <w:r w:rsidRPr="001A027B">
        <w:rPr>
          <w:rFonts w:ascii="Book Antiqua" w:eastAsia="Book Antiqua" w:hAnsi="Book Antiqua" w:cs="Book Antiqua"/>
          <w:color w:val="000000"/>
        </w:rPr>
        <w:t>: 5278-5285 [PMID: 30873832 DOI: 10.1021/acs.analchem.9b00073]</w:t>
      </w:r>
    </w:p>
    <w:p w14:paraId="1AA5F372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9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urán-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Vinet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B</w:t>
      </w:r>
      <w:r w:rsidRPr="001A027B">
        <w:rPr>
          <w:rFonts w:ascii="Book Antiqua" w:eastAsia="Book Antiqua" w:hAnsi="Book Antiqua" w:cs="Book Antiqua"/>
          <w:color w:val="000000"/>
        </w:rPr>
        <w:t xml:space="preserve">, Araya-Castro K, Calderón J, Vergara L, Weber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etamale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Araya-Castro P, Leal-Rojas P. CRISPR/Cas13-Based Platforms for a Potential Next-Generation Diagnosis of Colorectal Cancer through Exosomes Micro-RNA Detection: A Review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ancers (Basel)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1A027B">
        <w:rPr>
          <w:rFonts w:ascii="Book Antiqua" w:eastAsia="Book Antiqua" w:hAnsi="Book Antiqua" w:cs="Book Antiqua"/>
          <w:color w:val="000000"/>
        </w:rPr>
        <w:t xml:space="preserve"> [PMID: 34572866 DOI: 10.3390/cancers13184640]</w:t>
      </w:r>
    </w:p>
    <w:p w14:paraId="6B792AB6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0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Qiu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XY</w:t>
      </w:r>
      <w:r w:rsidRPr="001A027B">
        <w:rPr>
          <w:rFonts w:ascii="Book Antiqua" w:eastAsia="Book Antiqua" w:hAnsi="Book Antiqua" w:cs="Book Antiqua"/>
          <w:color w:val="000000"/>
        </w:rPr>
        <w:t xml:space="preserve">, Zhu LY, Zhu CS, Ma JX, Hou T, Wu X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i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S, Min L, Tan DA, Zhang DY, Zhu L. Highly Effective and Low-Cost MicroRNA Detection with CRISPR-Cas9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CS Synth Biol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1A027B">
        <w:rPr>
          <w:rFonts w:ascii="Book Antiqua" w:eastAsia="Book Antiqua" w:hAnsi="Book Antiqua" w:cs="Book Antiqua"/>
          <w:color w:val="000000"/>
        </w:rPr>
        <w:t>: 807-813 [PMID: 29486117 DOI: 10.1021/acssynbio.7b00446]</w:t>
      </w:r>
    </w:p>
    <w:p w14:paraId="2268813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1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ook PJ</w:t>
      </w:r>
      <w:r w:rsidRPr="001A027B">
        <w:rPr>
          <w:rFonts w:ascii="Book Antiqua" w:eastAsia="Book Antiqua" w:hAnsi="Book Antiqua" w:cs="Book Antiqua"/>
          <w:color w:val="000000"/>
        </w:rPr>
        <w:t xml:space="preserve">, Ventura A. Cancer diagnosis and immunotherapy in the age of CRISPR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Genes Chromosomes Cancer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1A027B">
        <w:rPr>
          <w:rFonts w:ascii="Book Antiqua" w:eastAsia="Book Antiqua" w:hAnsi="Book Antiqua" w:cs="Book Antiqua"/>
          <w:color w:val="000000"/>
        </w:rPr>
        <w:t>: 233-243 [PMID: 30382614 DOI: 10.1002/gcc.22702]</w:t>
      </w:r>
    </w:p>
    <w:p w14:paraId="1E316FC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2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ee SH</w:t>
      </w:r>
      <w:r w:rsidRPr="001A027B">
        <w:rPr>
          <w:rFonts w:ascii="Book Antiqua" w:eastAsia="Book Antiqua" w:hAnsi="Book Antiqua" w:cs="Book Antiqua"/>
          <w:color w:val="000000"/>
        </w:rPr>
        <w:t xml:space="preserve">, Yu J, Hwang GH, Kim S, Kim HS, Ye S, Kim K, Park J, Park DY, Cho YK, Kim JS, Bae S. CUT-PCR: CRISPR-mediated, ultrasensitive detection of target DNA using PCR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Oncogene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1A027B">
        <w:rPr>
          <w:rFonts w:ascii="Book Antiqua" w:eastAsia="Book Antiqua" w:hAnsi="Book Antiqua" w:cs="Book Antiqua"/>
          <w:color w:val="000000"/>
        </w:rPr>
        <w:t>: 6823-6829 [PMID: 28846115 DOI: 10.1038/onc.2017.281]</w:t>
      </w:r>
    </w:p>
    <w:p w14:paraId="6998D3A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ranados-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Rivero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T</w:t>
      </w:r>
      <w:r w:rsidRPr="001A027B">
        <w:rPr>
          <w:rFonts w:ascii="Book Antiqua" w:eastAsia="Book Antiqua" w:hAnsi="Book Antiqua" w:cs="Book Antiqua"/>
          <w:color w:val="000000"/>
        </w:rPr>
        <w:t>, Aquino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arqui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. CRISPR-Cas13 Precision Transcriptome Engineering in Cancer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ancer Res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78</w:t>
      </w:r>
      <w:r w:rsidRPr="001A027B">
        <w:rPr>
          <w:rFonts w:ascii="Book Antiqua" w:eastAsia="Book Antiqua" w:hAnsi="Book Antiqua" w:cs="Book Antiqua"/>
          <w:color w:val="000000"/>
        </w:rPr>
        <w:t>: 4107-4113 [PMID: 30021724 DOI: 10.1158/0008-5472.CAN-18-0785]</w:t>
      </w:r>
    </w:p>
    <w:p w14:paraId="26FC31F1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4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Bak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RO</w:t>
      </w:r>
      <w:r w:rsidRPr="001A027B">
        <w:rPr>
          <w:rFonts w:ascii="Book Antiqua" w:eastAsia="Book Antiqua" w:hAnsi="Book Antiqua" w:cs="Book Antiqua"/>
          <w:color w:val="000000"/>
        </w:rPr>
        <w:t xml:space="preserve">, Gomez-Ospina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orte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H. Gene Editing on Center Stag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Trends Genet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1A027B">
        <w:rPr>
          <w:rFonts w:ascii="Book Antiqua" w:eastAsia="Book Antiqua" w:hAnsi="Book Antiqua" w:cs="Book Antiqua"/>
          <w:color w:val="000000"/>
        </w:rPr>
        <w:t>: 600-611 [PMID: 29908711 DOI: 10.1016/j.tig.2018.05.004]</w:t>
      </w:r>
    </w:p>
    <w:p w14:paraId="3414AB9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u Y</w:t>
      </w:r>
      <w:r w:rsidRPr="001A027B">
        <w:rPr>
          <w:rFonts w:ascii="Book Antiqua" w:eastAsia="Book Antiqua" w:hAnsi="Book Antiqua" w:cs="Book Antiqua"/>
          <w:color w:val="000000"/>
        </w:rPr>
        <w:t xml:space="preserve">, Zeng J, Roscoe BP, Liu P, Yao Q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azzarott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R, Clement K, Cole M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u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icord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Shen AH, Ren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sric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B, Manis JP, Dorfman DM, Williams D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iff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Brugnara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iasc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Brendel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inell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Tsai SQ, Wolfe SA, Bauer DE. Highly efficient therapeutic gene editing of human hematopoietic stem cell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Med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1A027B">
        <w:rPr>
          <w:rFonts w:ascii="Book Antiqua" w:eastAsia="Book Antiqua" w:hAnsi="Book Antiqua" w:cs="Book Antiqua"/>
          <w:color w:val="000000"/>
        </w:rPr>
        <w:t>: 776-783 [PMID: 30911135 DOI: 10.1038/s41591-019-0401-y]</w:t>
      </w:r>
    </w:p>
    <w:p w14:paraId="18078CC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6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Qasim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W</w:t>
      </w:r>
      <w:r w:rsidRPr="001A027B">
        <w:rPr>
          <w:rFonts w:ascii="Book Antiqua" w:eastAsia="Book Antiqua" w:hAnsi="Book Antiqua" w:cs="Book Antiqua"/>
          <w:color w:val="000000"/>
        </w:rPr>
        <w:t xml:space="preserve">, Zhan H, Samarasinghe S, Adams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mroli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Stafford S, Butler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iva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Wright 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oma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horashi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Pinner D, Ahsan G, Gilmour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ucchin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Inglot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Mifsud W, Chiesa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egg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S, Chan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arzene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F, Thrasher AJ, Vora A, Pule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ey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. Molecular remission of infant B-ALL after infusion of universal TALEN gene-edited CAR T cell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Sci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Trans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Med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1A027B">
        <w:rPr>
          <w:rFonts w:ascii="Book Antiqua" w:eastAsia="Book Antiqua" w:hAnsi="Book Antiqua" w:cs="Book Antiqua"/>
          <w:color w:val="000000"/>
        </w:rPr>
        <w:t xml:space="preserve"> [PMID: 28123068 DOI: 10.1126/scitranslmed.aaj2013]</w:t>
      </w:r>
    </w:p>
    <w:p w14:paraId="74B1A99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7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Egelie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KJ</w:t>
      </w:r>
      <w:r w:rsidRPr="001A027B">
        <w:rPr>
          <w:rFonts w:ascii="Book Antiqua" w:eastAsia="Book Antiqua" w:hAnsi="Book Antiqua" w:cs="Book Antiqua"/>
          <w:color w:val="000000"/>
        </w:rPr>
        <w:t xml:space="preserve">, Graff GD, Strand SP, Johansen B. The emerging patent landscape of CRISPR-Cas gene editing technolog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1A027B">
        <w:rPr>
          <w:rFonts w:ascii="Book Antiqua" w:eastAsia="Book Antiqua" w:hAnsi="Book Antiqua" w:cs="Book Antiqua"/>
          <w:color w:val="000000"/>
        </w:rPr>
        <w:t>: 1025-1031 [PMID: 27727218 DOI: 10.1038/nbt.3692]</w:t>
      </w:r>
    </w:p>
    <w:p w14:paraId="5EC37E7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8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Nishig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</w:t>
      </w:r>
      <w:r w:rsidRPr="001A027B">
        <w:rPr>
          <w:rFonts w:ascii="Book Antiqua" w:eastAsia="Book Antiqua" w:hAnsi="Book Antiqua" w:cs="Book Antiqua"/>
          <w:color w:val="000000"/>
        </w:rPr>
        <w:t xml:space="preserve">, Liu C, Qi LS, Wu JC. The use of new CRISPR tools in cardiovascular research and medicin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Rev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ard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 [PMID: 35145236 DOI: 10.1038/s41569-021-00669-3]</w:t>
      </w:r>
    </w:p>
    <w:p w14:paraId="0CD6694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9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Khadempa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S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amilghadakch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otlag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A, Farahani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ashtiahang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Rezaei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heib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ayat SM. CRISPR-Cas9 in genome editing: Its function and medical application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J Cel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Phys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34</w:t>
      </w:r>
      <w:r w:rsidRPr="001A027B">
        <w:rPr>
          <w:rFonts w:ascii="Book Antiqua" w:eastAsia="Book Antiqua" w:hAnsi="Book Antiqua" w:cs="Book Antiqua"/>
          <w:color w:val="000000"/>
        </w:rPr>
        <w:t>: 5751-5761 [PMID: 30362544 DOI: 10.1002/jcp.27476]</w:t>
      </w:r>
    </w:p>
    <w:p w14:paraId="1891936D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0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Cideciya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AV</w:t>
      </w:r>
      <w:r w:rsidRPr="001A027B">
        <w:rPr>
          <w:rFonts w:ascii="Book Antiqua" w:eastAsia="Book Antiqua" w:hAnsi="Book Antiqua" w:cs="Book Antiqua"/>
          <w:color w:val="000000"/>
        </w:rPr>
        <w:t xml:space="preserve">, Jacobson SG.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eb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ongenital Amaurosis (LCA): Potential for Improvement of Vision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Inves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Ophthal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Vis Sci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60</w:t>
      </w:r>
      <w:r w:rsidRPr="001A027B">
        <w:rPr>
          <w:rFonts w:ascii="Book Antiqua" w:eastAsia="Book Antiqua" w:hAnsi="Book Antiqua" w:cs="Book Antiqua"/>
          <w:color w:val="000000"/>
        </w:rPr>
        <w:t>: 1680-1695 [PMID: 31009524 DOI: 10.1167/iovs.19-26672]</w:t>
      </w:r>
    </w:p>
    <w:p w14:paraId="23D16CC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Maede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L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tefanidaki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Wilson C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Barrera L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unout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umcro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, Chao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iull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M, DaSilva J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as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hanap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, Fennell TJ, Friedland A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iannouko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loskowsk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W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lucksman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tt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M, Jayaram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asket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J, Hopkins B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or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E, Joshi S, Marco 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pan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ey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, Ta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abba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G, Samuelsson SJ, Shen S, Skor M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tetkiewicz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Wang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Yudkoff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Myer VE, Albright CF, Jiang H. Development of a gene-editing approach to restore vision loss i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eb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ongenital amaurosis type 10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Med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1A027B">
        <w:rPr>
          <w:rFonts w:ascii="Book Antiqua" w:eastAsia="Book Antiqua" w:hAnsi="Book Antiqua" w:cs="Book Antiqua"/>
          <w:color w:val="000000"/>
        </w:rPr>
        <w:t>: 229-233 [PMID: 30664785 DOI: 10.1038/s41591-018-0327-9]</w:t>
      </w:r>
    </w:p>
    <w:p w14:paraId="3446E04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2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Yu W</w:t>
      </w:r>
      <w:r w:rsidRPr="001A027B">
        <w:rPr>
          <w:rFonts w:ascii="Book Antiqua" w:eastAsia="Book Antiqua" w:hAnsi="Book Antiqua" w:cs="Book Antiqua"/>
          <w:color w:val="000000"/>
        </w:rPr>
        <w:t xml:space="preserve">, Wu Z. Use of AAV Vectors for CRISPR-Mediated In Vivo Genome Editing in the Retina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Methods Mol Biol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950</w:t>
      </w:r>
      <w:r w:rsidRPr="001A027B">
        <w:rPr>
          <w:rFonts w:ascii="Book Antiqua" w:eastAsia="Book Antiqua" w:hAnsi="Book Antiqua" w:cs="Book Antiqua"/>
          <w:color w:val="000000"/>
        </w:rPr>
        <w:t>: 123-139 [PMID: 30783971 DOI: 10.1007/978-1-4939-9139-6_7]</w:t>
      </w:r>
    </w:p>
    <w:p w14:paraId="1E165F9B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53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Rua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GX</w:t>
      </w:r>
      <w:r w:rsidRPr="001A027B">
        <w:rPr>
          <w:rFonts w:ascii="Book Antiqua" w:eastAsia="Book Antiqua" w:hAnsi="Book Antiqua" w:cs="Book Antiqua"/>
          <w:color w:val="000000"/>
        </w:rPr>
        <w:t xml:space="preserve">, Barry E, Yu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ukas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Cheng S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cari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. CRISPR/Cas9-Mediated Genome Editing as a Therapeutic Approach for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eb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ongenital Amaurosis 10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Mo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1A027B">
        <w:rPr>
          <w:rFonts w:ascii="Book Antiqua" w:eastAsia="Book Antiqua" w:hAnsi="Book Antiqua" w:cs="Book Antiqua"/>
          <w:color w:val="000000"/>
        </w:rPr>
        <w:t>: 331-341 [PMID: 28109959 DOI: 10.1016/j.ymthe.2016.12.006]</w:t>
      </w:r>
    </w:p>
    <w:p w14:paraId="5B5E7B0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ang D</w:t>
      </w:r>
      <w:r w:rsidRPr="001A027B">
        <w:rPr>
          <w:rFonts w:ascii="Book Antiqua" w:eastAsia="Book Antiqua" w:hAnsi="Book Antiqua" w:cs="Book Antiqua"/>
          <w:color w:val="000000"/>
        </w:rPr>
        <w:t xml:space="preserve">, Tai PWL, Gao G. Adeno-associated virus vector as a platform for gene therapy deliver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Rev Drug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Disco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1A027B">
        <w:rPr>
          <w:rFonts w:ascii="Book Antiqua" w:eastAsia="Book Antiqua" w:hAnsi="Book Antiqua" w:cs="Book Antiqua"/>
          <w:color w:val="000000"/>
        </w:rPr>
        <w:t>: 358-378 [PMID: 30710128 DOI: 10.1038/s41573-019-0012-9]</w:t>
      </w:r>
    </w:p>
    <w:p w14:paraId="52A36EF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edford H</w:t>
      </w:r>
      <w:r w:rsidRPr="001A027B">
        <w:rPr>
          <w:rFonts w:ascii="Book Antiqua" w:eastAsia="Book Antiqua" w:hAnsi="Book Antiqua" w:cs="Book Antiqua"/>
          <w:color w:val="000000"/>
        </w:rPr>
        <w:t xml:space="preserve">. CRISPR treatment inserted directly into the body for first tim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79</w:t>
      </w:r>
      <w:r w:rsidRPr="001A027B">
        <w:rPr>
          <w:rFonts w:ascii="Book Antiqua" w:eastAsia="Book Antiqua" w:hAnsi="Book Antiqua" w:cs="Book Antiqua"/>
          <w:color w:val="000000"/>
        </w:rPr>
        <w:t>: 185 [PMID: 32157225 DOI: 10.1038/d41586-020-00655-8]</w:t>
      </w:r>
    </w:p>
    <w:p w14:paraId="62E52AB6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a Silva Sanchez A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aunovsk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Cristian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ahlm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E. Treating Cystic Fibrosis with mRNA and CRISPR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Hum Gene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1A027B">
        <w:rPr>
          <w:rFonts w:ascii="Book Antiqua" w:eastAsia="Book Antiqua" w:hAnsi="Book Antiqua" w:cs="Book Antiqua"/>
          <w:color w:val="000000"/>
        </w:rPr>
        <w:t>: 940-955 [PMID: 32799680 DOI: 10.1089/hum.2020.137]</w:t>
      </w:r>
    </w:p>
    <w:p w14:paraId="0CA4634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 X</w:t>
      </w:r>
      <w:r w:rsidRPr="001A027B">
        <w:rPr>
          <w:rFonts w:ascii="Book Antiqua" w:eastAsia="Book Antiqua" w:hAnsi="Book Antiqua" w:cs="Book Antiqua"/>
          <w:color w:val="000000"/>
        </w:rPr>
        <w:t xml:space="preserve">, Qian X, Wang B, Xia Y, Zheng Y, Du L, Xu D, Xing D, DePinho RA, Lu Z. Programmable base editing of mutated TERT promoter inhibits brai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umou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rowth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Cell Biol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1A027B">
        <w:rPr>
          <w:rFonts w:ascii="Book Antiqua" w:eastAsia="Book Antiqua" w:hAnsi="Book Antiqua" w:cs="Book Antiqua"/>
          <w:color w:val="000000"/>
        </w:rPr>
        <w:t>: 282-288 [PMID: 32066906 DOI: 10.1038/s41556-020-0471-6]</w:t>
      </w:r>
    </w:p>
    <w:p w14:paraId="1982835A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8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ang L</w:t>
      </w:r>
      <w:r w:rsidRPr="001A027B">
        <w:rPr>
          <w:rFonts w:ascii="Book Antiqua" w:eastAsia="Book Antiqua" w:hAnsi="Book Antiqua" w:cs="Book Antiqua"/>
          <w:color w:val="000000"/>
        </w:rPr>
        <w:t xml:space="preserve">, Zeng Y, Du H, Gong M, Peng J, Zhang B, Lei M, Zhao F, Wang W, Li X, Liu J. CRISPR/Cas9-mediated gene editing in human zygotes using Cas9 protein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Mol Genet Genomics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92</w:t>
      </w:r>
      <w:r w:rsidRPr="001A027B">
        <w:rPr>
          <w:rFonts w:ascii="Book Antiqua" w:eastAsia="Book Antiqua" w:hAnsi="Book Antiqua" w:cs="Book Antiqua"/>
          <w:color w:val="000000"/>
        </w:rPr>
        <w:t>: 525-533 [PMID: 28251317 DOI: 10.1007/s00438-017-1299-z]</w:t>
      </w:r>
    </w:p>
    <w:p w14:paraId="3EF5C945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9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Park SH</w:t>
      </w:r>
      <w:r w:rsidRPr="001A027B">
        <w:rPr>
          <w:rFonts w:ascii="Book Antiqua" w:eastAsia="Book Antiqua" w:hAnsi="Book Antiqua" w:cs="Book Antiqua"/>
          <w:color w:val="000000"/>
        </w:rPr>
        <w:t xml:space="preserve">, Lee C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v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P, Davis TH, Camarena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rif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W, Zhang 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aikar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Chang A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orte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H, Sheehan VA, Bao G. Highly efficient editing of the β-globin gene in patient-derived hematopoietic stem and progenitor cells to treat sickle cell diseas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ucleic Acids Res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7</w:t>
      </w:r>
      <w:r w:rsidRPr="001A027B">
        <w:rPr>
          <w:rFonts w:ascii="Book Antiqua" w:eastAsia="Book Antiqua" w:hAnsi="Book Antiqua" w:cs="Book Antiqua"/>
          <w:color w:val="000000"/>
        </w:rPr>
        <w:t>: 7955-7972 [PMID: 31147717 DOI: 10.1093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/gkz475]</w:t>
      </w:r>
    </w:p>
    <w:p w14:paraId="7637310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0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Jiang DJ</w:t>
      </w:r>
      <w:r w:rsidRPr="001A027B">
        <w:rPr>
          <w:rFonts w:ascii="Book Antiqua" w:eastAsia="Book Antiqua" w:hAnsi="Book Antiqua" w:cs="Book Antiqua"/>
          <w:color w:val="000000"/>
        </w:rPr>
        <w:t xml:space="preserve">, Xu CL, Tsang SH. Revolution in Gene Medicine Therapy and Genome Surger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Genes (Basel)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1A027B">
        <w:rPr>
          <w:rFonts w:ascii="Book Antiqua" w:eastAsia="Book Antiqua" w:hAnsi="Book Antiqua" w:cs="Book Antiqua"/>
          <w:color w:val="000000"/>
        </w:rPr>
        <w:t xml:space="preserve"> [PMID: 30486314 DOI: 10.20944/preprints201810.0010.v1]</w:t>
      </w:r>
    </w:p>
    <w:p w14:paraId="3E60FF5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Verwaal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R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uiting-Wiessenha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alhuijs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oubo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. CRISPR/Cpf1 enables fast and simple genome editing of Saccharomyces cerevisia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Yeast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1A027B">
        <w:rPr>
          <w:rFonts w:ascii="Book Antiqua" w:eastAsia="Book Antiqua" w:hAnsi="Book Antiqua" w:cs="Book Antiqua"/>
          <w:color w:val="000000"/>
        </w:rPr>
        <w:t>: 201-211 [PMID: 28886218 DOI: 10.1002/yea.3278]</w:t>
      </w:r>
    </w:p>
    <w:p w14:paraId="2A31453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2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Kleinstive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BP</w:t>
      </w:r>
      <w:r w:rsidRPr="001A027B">
        <w:rPr>
          <w:rFonts w:ascii="Book Antiqua" w:eastAsia="Book Antiqua" w:hAnsi="Book Antiqua" w:cs="Book Antiqua"/>
          <w:color w:val="000000"/>
        </w:rPr>
        <w:t xml:space="preserve">, Sousa AA, Walton R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a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E, Hsu JY, Clement K, Welch M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or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lag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-Lopez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carfò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I, Maus MV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inell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rye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K.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Engineered CRISPR-Cas12a variants with increased activities and improved targeting ranges for gene, epigenetic and base editing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1A027B">
        <w:rPr>
          <w:rFonts w:ascii="Book Antiqua" w:eastAsia="Book Antiqua" w:hAnsi="Book Antiqua" w:cs="Book Antiqua"/>
          <w:color w:val="000000"/>
        </w:rPr>
        <w:t>: 276-282 [PMID: 30742127 DOI: 10.1038/s41587-018-0011-0]</w:t>
      </w:r>
    </w:p>
    <w:p w14:paraId="3F390BD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3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DeWeirdt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PC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ns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ngre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K, Hegde M, Hanna RE, Feeley MN, Griffith AL, Teng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ry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M, Strand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leinstiv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P, Pan X, Huang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enc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G. Optimization of AsCas12a for combinatorial genetic screens in human cell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1A027B">
        <w:rPr>
          <w:rFonts w:ascii="Book Antiqua" w:eastAsia="Book Antiqua" w:hAnsi="Book Antiqua" w:cs="Book Antiqua"/>
          <w:color w:val="000000"/>
        </w:rPr>
        <w:t>: 94-104 [PMID: 32661438 DOI: 10.1038/s41587-020-0600-6]</w:t>
      </w:r>
    </w:p>
    <w:p w14:paraId="0A87640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ox DBT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oten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budayye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OO, Franklin B, Kellner M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Zhang F. RNA editing with CRISPR-Cas13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Science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58</w:t>
      </w:r>
      <w:r w:rsidRPr="001A027B">
        <w:rPr>
          <w:rFonts w:ascii="Book Antiqua" w:eastAsia="Book Antiqua" w:hAnsi="Book Antiqua" w:cs="Book Antiqua"/>
          <w:color w:val="000000"/>
        </w:rPr>
        <w:t>: 1019-1027 [PMID: 29070703 DOI: 10.1126/science.aaq0180]</w:t>
      </w:r>
    </w:p>
    <w:p w14:paraId="0714901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 G</w:t>
      </w:r>
      <w:r w:rsidRPr="001A027B">
        <w:rPr>
          <w:rFonts w:ascii="Book Antiqua" w:eastAsia="Book Antiqua" w:hAnsi="Book Antiqua" w:cs="Book Antiqua"/>
          <w:color w:val="000000"/>
        </w:rPr>
        <w:t xml:space="preserve">, Wang Y, Li X, Wang Y, Huang X, Gao J, Hu X. Developing PspCas13b-based enhanced RESCUE syste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RESCU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, with efficient RNA base editing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Cel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Signal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1A027B">
        <w:rPr>
          <w:rFonts w:ascii="Book Antiqua" w:eastAsia="Book Antiqua" w:hAnsi="Book Antiqua" w:cs="Book Antiqua"/>
          <w:color w:val="000000"/>
        </w:rPr>
        <w:t>: 84 [PMID: 34380502 DOI: 10.1186/s12964-021-00716-z]</w:t>
      </w:r>
    </w:p>
    <w:p w14:paraId="3AE7D93B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ang F</w:t>
      </w:r>
      <w:r w:rsidRPr="001A027B">
        <w:rPr>
          <w:rFonts w:ascii="Book Antiqua" w:eastAsia="Book Antiqua" w:hAnsi="Book Antiqua" w:cs="Book Antiqua"/>
          <w:color w:val="000000"/>
        </w:rPr>
        <w:t>, Chen L, Gao H, Xiao D, Li X. 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 xml:space="preserve">A: An Emerging Role in Programmed Cell Death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Front Cell Dev Biol</w:t>
      </w:r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1A027B">
        <w:rPr>
          <w:rFonts w:ascii="Book Antiqua" w:eastAsia="Book Antiqua" w:hAnsi="Book Antiqua" w:cs="Book Antiqua"/>
          <w:color w:val="000000"/>
        </w:rPr>
        <w:t>: 817112 [PMID: 35141221 DOI: 10.3389/fcell.2022.817112]</w:t>
      </w:r>
    </w:p>
    <w:p w14:paraId="6B858C5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ilson C</w:t>
      </w:r>
      <w:r w:rsidRPr="001A027B">
        <w:rPr>
          <w:rFonts w:ascii="Book Antiqua" w:eastAsia="Book Antiqua" w:hAnsi="Book Antiqua" w:cs="Book Antiqua"/>
          <w:color w:val="000000"/>
        </w:rPr>
        <w:t>, Chen PJ, Miao Z, Liu DR. Programmable 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 xml:space="preserve">A modification of cellular RNAs with a Cas13-directed methyltransferas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1A027B">
        <w:rPr>
          <w:rFonts w:ascii="Book Antiqua" w:eastAsia="Book Antiqua" w:hAnsi="Book Antiqua" w:cs="Book Antiqua"/>
          <w:color w:val="000000"/>
        </w:rPr>
        <w:t>: 1431-1440 [PMID: 32601430 DOI: 10.1038/s41587-020-0572-6]</w:t>
      </w:r>
    </w:p>
    <w:p w14:paraId="7D65D29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8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Moses C</w:t>
      </w:r>
      <w:r w:rsidRPr="001A027B">
        <w:rPr>
          <w:rFonts w:ascii="Book Antiqua" w:eastAsia="Book Antiqua" w:hAnsi="Book Antiqua" w:cs="Book Antiqua"/>
          <w:color w:val="000000"/>
        </w:rPr>
        <w:t>, Garcia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loj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, Harvey A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lancafor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. Hallmarks of cancer: The CRISPR generation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J Cancer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3</w:t>
      </w:r>
      <w:r w:rsidRPr="001A027B">
        <w:rPr>
          <w:rFonts w:ascii="Book Antiqua" w:eastAsia="Book Antiqua" w:hAnsi="Book Antiqua" w:cs="Book Antiqua"/>
          <w:color w:val="000000"/>
        </w:rPr>
        <w:t>: 10-18 [PMID: 29433054 DOI: 10.1016/j.ejca.2018.01.002]</w:t>
      </w:r>
    </w:p>
    <w:p w14:paraId="464E290E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9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Yin H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u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W, Anderson DG. CRISPR-Cas: a tool for cancer research and therapeutic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Rev Clin Oncol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1A027B">
        <w:rPr>
          <w:rFonts w:ascii="Book Antiqua" w:eastAsia="Book Antiqua" w:hAnsi="Book Antiqua" w:cs="Book Antiqua"/>
          <w:color w:val="000000"/>
        </w:rPr>
        <w:t>: 281-295 [PMID: 30664678 DOI: 10.1038/s41571-019-0166-8]</w:t>
      </w:r>
    </w:p>
    <w:p w14:paraId="3F89CB56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0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ang G</w:t>
      </w:r>
      <w:r w:rsidRPr="001A027B">
        <w:rPr>
          <w:rFonts w:ascii="Book Antiqua" w:eastAsia="Book Antiqua" w:hAnsi="Book Antiqua" w:cs="Book Antiqua"/>
          <w:color w:val="000000"/>
        </w:rPr>
        <w:t xml:space="preserve">, Chow RD, Bai Z, Zhu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rram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Dai X, Dong MB, Ye L, Zhang X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enau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A, Park JJ, Shen L, Ye H, Fuchs CS, Chen S. Multiplexed activation of endogenous genes by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ISPR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licits potent antitumor immun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Immunol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1A027B">
        <w:rPr>
          <w:rFonts w:ascii="Book Antiqua" w:eastAsia="Book Antiqua" w:hAnsi="Book Antiqua" w:cs="Book Antiqua"/>
          <w:color w:val="000000"/>
        </w:rPr>
        <w:t>: 1494-1505 [PMID: 31611701 DOI: 10.1038/s41590-019-0500-4]</w:t>
      </w:r>
    </w:p>
    <w:p w14:paraId="244A868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71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upta D</w:t>
      </w:r>
      <w:r w:rsidRPr="001A027B">
        <w:rPr>
          <w:rFonts w:ascii="Book Antiqua" w:eastAsia="Book Antiqua" w:hAnsi="Book Antiqua" w:cs="Book Antiqua"/>
          <w:color w:val="000000"/>
        </w:rPr>
        <w:t xml:space="preserve">, Bhattacharjee O, Mandal D, Sen MK, Dey D, Dasgupta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az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A, Gupta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inharo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Acharya K, Chattopadhyay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avichandir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, Roy S, Ghosh D. CRISPR-Cas9 system: A new-fangled dawn in gene editing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Life Sci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32</w:t>
      </w:r>
      <w:r w:rsidRPr="001A027B">
        <w:rPr>
          <w:rFonts w:ascii="Book Antiqua" w:eastAsia="Book Antiqua" w:hAnsi="Book Antiqua" w:cs="Book Antiqua"/>
          <w:color w:val="000000"/>
        </w:rPr>
        <w:t>: 116636 [PMID: 31295471 DOI: 10.1016/j.lfs.2019.116636]</w:t>
      </w:r>
    </w:p>
    <w:p w14:paraId="5A16915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2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Kim JS</w:t>
      </w:r>
      <w:r w:rsidRPr="001A027B">
        <w:rPr>
          <w:rFonts w:ascii="Book Antiqua" w:eastAsia="Book Antiqua" w:hAnsi="Book Antiqua" w:cs="Book Antiqua"/>
          <w:color w:val="000000"/>
        </w:rPr>
        <w:t xml:space="preserve">, Cho DH, Park M, Chung WJ, Shin D, Ko K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we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H. CRISPR/Cas9-Mediated Re-Sensitization of Antibiotic-Resistant Escherichia coli Harboring Extended-Spectrum β-Lactamase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1A027B">
        <w:rPr>
          <w:rFonts w:ascii="Book Antiqua" w:eastAsia="Book Antiqua" w:hAnsi="Book Antiqua" w:cs="Book Antiqua"/>
          <w:color w:val="000000"/>
        </w:rPr>
        <w:t>: 394-401 [PMID: 26502735 DOI: 10.4014/jmb.1508.08080]</w:t>
      </w:r>
    </w:p>
    <w:p w14:paraId="2ED1F92A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uk K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eem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O, Hwang SG, Kim H, Kang T, Lim EK, Jung J. A facile,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rapid</w:t>
      </w:r>
      <w:proofErr w:type="gramEnd"/>
      <w:r w:rsidRPr="001A027B">
        <w:rPr>
          <w:rFonts w:ascii="Book Antiqua" w:eastAsia="Book Antiqua" w:hAnsi="Book Antiqua" w:cs="Book Antiqua"/>
          <w:color w:val="000000"/>
        </w:rPr>
        <w:t xml:space="preserve"> and sensitive detection of MRSA using a CRISPR-mediated DNA FISH method, antibody-like dCas9/sgRNA complex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sens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electr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5</w:t>
      </w:r>
      <w:r w:rsidRPr="001A027B">
        <w:rPr>
          <w:rFonts w:ascii="Book Antiqua" w:eastAsia="Book Antiqua" w:hAnsi="Book Antiqua" w:cs="Book Antiqua"/>
          <w:color w:val="000000"/>
        </w:rPr>
        <w:t>: 67-71 [PMID: 28412663 DOI: 10.1016/j.bios.2017.04.016]</w:t>
      </w:r>
    </w:p>
    <w:p w14:paraId="48509C32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ang G</w:t>
      </w:r>
      <w:r w:rsidRPr="001A027B">
        <w:rPr>
          <w:rFonts w:ascii="Book Antiqua" w:eastAsia="Book Antiqua" w:hAnsi="Book Antiqua" w:cs="Book Antiqua"/>
          <w:color w:val="000000"/>
        </w:rPr>
        <w:t xml:space="preserve">, Song G, Xu Y. Association of CRISPR/Cas System with the Drug Resistance in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Klebsiella pneumoniae</w:t>
      </w:r>
      <w:r w:rsidRPr="001A027B">
        <w:rPr>
          <w:rFonts w:ascii="Book Antiqua" w:eastAsia="Book Antiqua" w:hAnsi="Book Antiqua" w:cs="Book Antiqua"/>
          <w:color w:val="000000"/>
        </w:rPr>
        <w:t xml:space="preserve">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Infect Drug Resist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1A027B">
        <w:rPr>
          <w:rFonts w:ascii="Book Antiqua" w:eastAsia="Book Antiqua" w:hAnsi="Book Antiqua" w:cs="Book Antiqua"/>
          <w:color w:val="000000"/>
        </w:rPr>
        <w:t>: 1929-1935 [PMID: 32606841 DOI: 10.2147/IDR.S253380]</w:t>
      </w:r>
    </w:p>
    <w:p w14:paraId="5784FF22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Bader MS</w:t>
      </w:r>
      <w:r w:rsidRPr="001A027B">
        <w:rPr>
          <w:rFonts w:ascii="Book Antiqua" w:eastAsia="Book Antiqua" w:hAnsi="Book Antiqua" w:cs="Book Antiqua"/>
          <w:color w:val="000000"/>
        </w:rPr>
        <w:t xml:space="preserve">, Loeb M, Leto D, Brooks AA. Treatment of urinary tract infections in the era of antimicrobial resistance and new antimicrobial agent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Postgrad Med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32</w:t>
      </w:r>
      <w:r w:rsidRPr="001A027B">
        <w:rPr>
          <w:rFonts w:ascii="Book Antiqua" w:eastAsia="Book Antiqua" w:hAnsi="Book Antiqua" w:cs="Book Antiqua"/>
          <w:color w:val="000000"/>
        </w:rPr>
        <w:t>: 234-250 [PMID: 31608743 DOI: 10.1080/00325481.2019.1680052]</w:t>
      </w:r>
    </w:p>
    <w:p w14:paraId="243C9471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habbir MAB</w:t>
      </w:r>
      <w:r w:rsidRPr="001A027B">
        <w:rPr>
          <w:rFonts w:ascii="Book Antiqua" w:eastAsia="Book Antiqua" w:hAnsi="Book Antiqua" w:cs="Book Antiqua"/>
          <w:color w:val="000000"/>
        </w:rPr>
        <w:t xml:space="preserve">, Shabbir MZ, Wu Q, Mahmood S, Sajid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K, Ahmed S, Naveed U, Hao H, Yuan Z.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: biological function in microbes and its use to treat antimicrobial resistant pathogen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Ann Clin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Antimicrob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1A027B">
        <w:rPr>
          <w:rFonts w:ascii="Book Antiqua" w:eastAsia="Book Antiqua" w:hAnsi="Book Antiqua" w:cs="Book Antiqua"/>
          <w:color w:val="000000"/>
        </w:rPr>
        <w:t>: 21 [PMID: 31277669 DOI: 10.1186/s12941-019-0317-x]</w:t>
      </w:r>
    </w:p>
    <w:p w14:paraId="43178BC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Kim D</w:t>
      </w:r>
      <w:r w:rsidRPr="001A027B">
        <w:rPr>
          <w:rFonts w:ascii="Book Antiqua" w:eastAsia="Book Antiqua" w:hAnsi="Book Antiqua" w:cs="Book Antiqua"/>
          <w:color w:val="000000"/>
        </w:rPr>
        <w:t xml:space="preserve">, Bae S, Park J, Kim E, Kim S, Yu HR, Hwang J, Kim JI, Kim JS.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igenom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-seq: genome-wide profiling of CRISPR-Cas9 off-target effects in human cell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Methods</w:t>
      </w:r>
      <w:r w:rsidRPr="001A027B">
        <w:rPr>
          <w:rFonts w:ascii="Book Antiqua" w:eastAsia="Book Antiqua" w:hAnsi="Book Antiqua" w:cs="Book Antiqua"/>
          <w:color w:val="000000"/>
        </w:rPr>
        <w:t xml:space="preserve"> 2015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1A027B">
        <w:rPr>
          <w:rFonts w:ascii="Book Antiqua" w:eastAsia="Book Antiqua" w:hAnsi="Book Antiqua" w:cs="Book Antiqua"/>
          <w:color w:val="000000"/>
        </w:rPr>
        <w:t>: 237-243, 1 p following 243 [PMID: 25664545 DOI: 10.1038/nmeth.3284]</w:t>
      </w:r>
    </w:p>
    <w:p w14:paraId="7959BA7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8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Kig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K</w:t>
      </w:r>
      <w:r w:rsidRPr="001A027B">
        <w:rPr>
          <w:rFonts w:ascii="Book Antiqua" w:eastAsia="Book Antiqua" w:hAnsi="Book Antiqua" w:cs="Book Antiqua"/>
          <w:color w:val="000000"/>
        </w:rPr>
        <w:t xml:space="preserve">, Tan XE, Ibarra-Chávez R, Watanabe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ib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to'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Li F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sahar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, Cui B, Kawauchi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onsir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hitiananpakor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Taki Y, Azam AH, Suzuki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enadé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R, Cui L. Development of CRISPR-Cas13a-based antimicrobials capable of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sequence-specific killing of target bacteria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1A027B">
        <w:rPr>
          <w:rFonts w:ascii="Book Antiqua" w:eastAsia="Book Antiqua" w:hAnsi="Book Antiqua" w:cs="Book Antiqua"/>
          <w:color w:val="000000"/>
        </w:rPr>
        <w:t>: 2934 [PMID: 32523110 DOI: 10.1038/s41467-020-16731-6]</w:t>
      </w:r>
    </w:p>
    <w:p w14:paraId="02524B8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9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ang DC</w:t>
      </w:r>
      <w:r w:rsidRPr="001A027B">
        <w:rPr>
          <w:rFonts w:ascii="Book Antiqua" w:eastAsia="Book Antiqua" w:hAnsi="Book Antiqua" w:cs="Book Antiqua"/>
          <w:color w:val="000000"/>
        </w:rPr>
        <w:t xml:space="preserve">, Wang X. Off-target genome editing: A new discipline of gene science and a new class of medicin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Cell Bio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Toxic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1A027B">
        <w:rPr>
          <w:rFonts w:ascii="Book Antiqua" w:eastAsia="Book Antiqua" w:hAnsi="Book Antiqua" w:cs="Book Antiqua"/>
          <w:color w:val="000000"/>
        </w:rPr>
        <w:t>: 179-183 [PMID: 31030279 DOI: 10.1007/s10565-019-09475-7]</w:t>
      </w:r>
    </w:p>
    <w:p w14:paraId="2A28690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0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Grünewald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</w:t>
      </w:r>
      <w:r w:rsidRPr="001A027B">
        <w:rPr>
          <w:rFonts w:ascii="Book Antiqua" w:eastAsia="Book Antiqua" w:hAnsi="Book Antiqua" w:cs="Book Antiqua"/>
          <w:color w:val="000000"/>
        </w:rPr>
        <w:t xml:space="preserve">, Zhou R, Garcia S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Iy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Lareau C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rye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K. Transcriptome-wide off-target RNA editing induced by CRISPR-guided DNA base editor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69</w:t>
      </w:r>
      <w:r w:rsidRPr="001A027B">
        <w:rPr>
          <w:rFonts w:ascii="Book Antiqua" w:eastAsia="Book Antiqua" w:hAnsi="Book Antiqua" w:cs="Book Antiqua"/>
          <w:color w:val="000000"/>
        </w:rPr>
        <w:t>: 433-437 [PMID: 30995674 DOI: 10.1038/s41586-019-1161-z]</w:t>
      </w:r>
    </w:p>
    <w:p w14:paraId="6B51724E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Höije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I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mmanouilid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Östlun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van Schendel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zorgpa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ijsterm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eu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yllenst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U, den Hoed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meu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. CRISPR-Cas9 induces large structural variants at on-target and off-target sites in vivo that segregate across generation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1A027B">
        <w:rPr>
          <w:rFonts w:ascii="Book Antiqua" w:eastAsia="Book Antiqua" w:hAnsi="Book Antiqua" w:cs="Book Antiqua"/>
          <w:color w:val="000000"/>
        </w:rPr>
        <w:t>: 627 [PMID: 35110541 DOI: 10.1038/s41467-022-28244-5]</w:t>
      </w:r>
    </w:p>
    <w:p w14:paraId="2E9AFF7E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2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sai SQ</w:t>
      </w:r>
      <w:r w:rsidRPr="001A027B">
        <w:rPr>
          <w:rFonts w:ascii="Book Antiqua" w:eastAsia="Book Antiqua" w:hAnsi="Book Antiqua" w:cs="Book Antiqua"/>
          <w:color w:val="000000"/>
        </w:rPr>
        <w:t xml:space="preserve">, Nguyen N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lag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-Lopez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opk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V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rye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K. CIRCLE-seq: a highly sensitive in vitro screen for genome-wide CRISPR-Cas9 nuclease off-target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Methods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1A027B">
        <w:rPr>
          <w:rFonts w:ascii="Book Antiqua" w:eastAsia="Book Antiqua" w:hAnsi="Book Antiqua" w:cs="Book Antiqua"/>
          <w:color w:val="000000"/>
        </w:rPr>
        <w:t>: 607-614 [PMID: 28459458 DOI: 10.1038/nmeth.4278]</w:t>
      </w:r>
    </w:p>
    <w:p w14:paraId="0B48407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Fu R</w:t>
      </w:r>
      <w:r w:rsidRPr="001A027B">
        <w:rPr>
          <w:rFonts w:ascii="Book Antiqua" w:eastAsia="Book Antiqua" w:hAnsi="Book Antiqua" w:cs="Book Antiqua"/>
          <w:color w:val="000000"/>
        </w:rPr>
        <w:t xml:space="preserve">, He W, Dou J, Villarreal OD, Bedford E, Wang H, Hou C, Zhang L, Wang Y, Ma D, Chen Y, Gao X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pk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Xu H. Systematic decomposition of sequence determinants governing CRISPR/Cas9 specific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1A027B">
        <w:rPr>
          <w:rFonts w:ascii="Book Antiqua" w:eastAsia="Book Antiqua" w:hAnsi="Book Antiqua" w:cs="Book Antiqua"/>
          <w:color w:val="000000"/>
        </w:rPr>
        <w:t>: 474 [PMID: 35078987 DOI: 10.1038/s41467-022-28028-x]</w:t>
      </w:r>
    </w:p>
    <w:p w14:paraId="6DDEF2B2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4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Pattanayak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V</w:t>
      </w:r>
      <w:r w:rsidRPr="001A027B">
        <w:rPr>
          <w:rFonts w:ascii="Book Antiqua" w:eastAsia="Book Antiqua" w:hAnsi="Book Antiqua" w:cs="Book Antiqua"/>
          <w:color w:val="000000"/>
        </w:rPr>
        <w:t xml:space="preserve">, Lin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uiling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P, Ma 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, Liu DR. High-throughput profiling of off-target DNA cleavage reveals RNA-programmed Cas9 nuclease specific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3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1A027B">
        <w:rPr>
          <w:rFonts w:ascii="Book Antiqua" w:eastAsia="Book Antiqua" w:hAnsi="Book Antiqua" w:cs="Book Antiqua"/>
          <w:color w:val="000000"/>
        </w:rPr>
        <w:t>: 839-843 [PMID: 23934178 DOI: 10.1038/nbt.2673]</w:t>
      </w:r>
    </w:p>
    <w:p w14:paraId="1D11771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5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Doench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G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us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ullend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Hegde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aim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W, Donovan KF, Smith I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otho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Z, Wilen C, Orchard R, Virgin HW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istgart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Root DE. Optimized sgRNA design to maximize activity and minimize off-target effects of CRISPR-Cas9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1A027B">
        <w:rPr>
          <w:rFonts w:ascii="Book Antiqua" w:eastAsia="Book Antiqua" w:hAnsi="Book Antiqua" w:cs="Book Antiqua"/>
          <w:color w:val="000000"/>
        </w:rPr>
        <w:t>: 184-191 [PMID: 26780180 DOI: 10.1038/nbt.3437]</w:t>
      </w:r>
    </w:p>
    <w:p w14:paraId="4212CB3B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6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Slaymake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IM</w:t>
      </w:r>
      <w:r w:rsidRPr="001A027B">
        <w:rPr>
          <w:rFonts w:ascii="Book Antiqua" w:eastAsia="Book Antiqua" w:hAnsi="Book Antiqua" w:cs="Book Antiqua"/>
          <w:color w:val="000000"/>
        </w:rPr>
        <w:t xml:space="preserve">, Gao L, Zetsche B, Scott DA, Yan WX, Zhang F. Rationally engineered Cas9 nucleases with improved specific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Science</w:t>
      </w:r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51</w:t>
      </w:r>
      <w:r w:rsidRPr="001A027B">
        <w:rPr>
          <w:rFonts w:ascii="Book Antiqua" w:eastAsia="Book Antiqua" w:hAnsi="Book Antiqua" w:cs="Book Antiqua"/>
          <w:color w:val="000000"/>
        </w:rPr>
        <w:t>: 84-88 [PMID: 26628643 DOI: 10.1126/science.aad5227]</w:t>
      </w:r>
    </w:p>
    <w:p w14:paraId="660B656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8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kryabin BV</w:t>
      </w:r>
      <w:r w:rsidRPr="001A027B">
        <w:rPr>
          <w:rFonts w:ascii="Book Antiqua" w:eastAsia="Book Antiqua" w:hAnsi="Book Antiqua" w:cs="Book Antiqua"/>
          <w:color w:val="000000"/>
        </w:rPr>
        <w:t xml:space="preserve">, Kummerfeld D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ub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Seeger B, Kaiser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tegeman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Roth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ut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avenstäd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, Sherwood J, Pap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Wedlich-Söldn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underkött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Schwartz YB, Brosius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ozhdestvensk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S. Pervasive head-to-tail insertions of DNA templates mask desired CRISPR-Cas9-mediated genome editing event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Sci Adv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>: eaax2941 [PMID: 32095517 DOI: 10.1126/sciadv.aax2941]</w:t>
      </w:r>
    </w:p>
    <w:p w14:paraId="5E3E31DA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8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Zuccaro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V</w:t>
      </w:r>
      <w:r w:rsidRPr="001A027B">
        <w:rPr>
          <w:rFonts w:ascii="Book Antiqua" w:eastAsia="Book Antiqua" w:hAnsi="Book Antiqua" w:cs="Book Antiqua"/>
          <w:color w:val="000000"/>
        </w:rPr>
        <w:t xml:space="preserve">, Xu J, Mitchell C, Marin D, Zimmerman R, Rana B, Weinstein E, King R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almerol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L, Smith ME, Tsang S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lan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asi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Lobo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reff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gl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. Allele-Specific Chromosome Removal after Cas9 Cleavage in Human Embryo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ell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83</w:t>
      </w:r>
      <w:r w:rsidRPr="001A027B">
        <w:rPr>
          <w:rFonts w:ascii="Book Antiqua" w:eastAsia="Book Antiqua" w:hAnsi="Book Antiqua" w:cs="Book Antiqua"/>
          <w:color w:val="000000"/>
        </w:rPr>
        <w:t>: 1650-1664.e15 [PMID: 33125898 DOI: 10.1016/j.cell.2020.10.025]</w:t>
      </w:r>
    </w:p>
    <w:p w14:paraId="130B67B1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9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 SY</w:t>
      </w:r>
      <w:r w:rsidRPr="001A027B">
        <w:rPr>
          <w:rFonts w:ascii="Book Antiqua" w:eastAsia="Book Antiqua" w:hAnsi="Book Antiqua" w:cs="Book Antiqua"/>
          <w:color w:val="000000"/>
        </w:rPr>
        <w:t xml:space="preserve">, Cheng QX, Wang JM, Li XY, Zhang ZL, Gao S, Cao RB, Zhao GP, Wang J. CRISPR-Cas12a-assisted nucleic acid detection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Cel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Disco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1A027B">
        <w:rPr>
          <w:rFonts w:ascii="Book Antiqua" w:eastAsia="Book Antiqua" w:hAnsi="Book Antiqua" w:cs="Book Antiqua"/>
          <w:color w:val="000000"/>
        </w:rPr>
        <w:t>: 20 [PMID: 29707234 DOI: 10.1038/s41421-018-0028-z]</w:t>
      </w:r>
    </w:p>
    <w:p w14:paraId="3795AF91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90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 Y</w:t>
      </w:r>
      <w:r w:rsidRPr="001A027B">
        <w:rPr>
          <w:rFonts w:ascii="Book Antiqua" w:eastAsia="Book Antiqua" w:hAnsi="Book Antiqua" w:cs="Book Antiqua"/>
          <w:color w:val="000000"/>
        </w:rPr>
        <w:t xml:space="preserve">, Li S, Wang J, Liu G. CRISPR/Cas Systems towards Next-Generation Biosensing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Trends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1A027B">
        <w:rPr>
          <w:rFonts w:ascii="Book Antiqua" w:eastAsia="Book Antiqua" w:hAnsi="Book Antiqua" w:cs="Book Antiqua"/>
          <w:color w:val="000000"/>
        </w:rPr>
        <w:t>: 730-743 [PMID: 30654914 DOI: 10.1016/j.tibtech.2018.12.005]</w:t>
      </w:r>
    </w:p>
    <w:p w14:paraId="047D255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9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Barrangou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R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. Applications of CRISPR technologies in research and beyond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1A027B">
        <w:rPr>
          <w:rFonts w:ascii="Book Antiqua" w:eastAsia="Book Antiqua" w:hAnsi="Book Antiqua" w:cs="Book Antiqua"/>
          <w:color w:val="000000"/>
        </w:rPr>
        <w:t>: 933-941 [PMID: 27606440 DOI: 10.1038/nbt.3659]</w:t>
      </w:r>
    </w:p>
    <w:p w14:paraId="2EAF18C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  <w:sectPr w:rsidR="008001A4" w:rsidRPr="001A027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F8D8EBD" w14:textId="46C92C23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64A9BA55" w14:textId="6F901904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73F38" w:rsidRPr="001A027B">
        <w:rPr>
          <w:rFonts w:ascii="Book Antiqua" w:eastAsia="Book Antiqua" w:hAnsi="Book Antiqua" w:cs="Book Antiqua"/>
          <w:color w:val="000000"/>
        </w:rPr>
        <w:t>The authors declare that they have no conflict of interest.</w:t>
      </w:r>
    </w:p>
    <w:p w14:paraId="5E5E2844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5D3BAD4A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tic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en-acce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tic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l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-hou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er-review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r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ewer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tribu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ord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e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m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tribu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-N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4.0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cens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rm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th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tribut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mix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ap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ui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p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-commercial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cen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riv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rm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igi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pe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-commercial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e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5573E1FF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59B1E5FA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Provenance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peer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review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solic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ticle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rn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ewed.</w:t>
      </w:r>
    </w:p>
    <w:p w14:paraId="18D088B5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Peer-review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model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lind</w:t>
      </w:r>
    </w:p>
    <w:p w14:paraId="131935EA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4936014A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Peer-review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started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vemb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3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21</w:t>
      </w:r>
    </w:p>
    <w:p w14:paraId="37DC3EF6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First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decision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cemb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7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21</w:t>
      </w:r>
    </w:p>
    <w:p w14:paraId="17683D5C" w14:textId="48FEAB15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Article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press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506ABAC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3BF49045" w14:textId="588588C1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Specialt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type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chemist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134E13" w:rsidRPr="001A027B">
        <w:rPr>
          <w:rFonts w:ascii="Book Antiqua" w:eastAsia="Book Antiqua" w:hAnsi="Book Antiqua" w:cs="Book Antiqua"/>
          <w:color w:val="000000"/>
        </w:rPr>
        <w:t>nd molecular biology</w:t>
      </w:r>
    </w:p>
    <w:p w14:paraId="304F760B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Country/Territor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origin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ina</w:t>
      </w:r>
    </w:p>
    <w:p w14:paraId="737048B4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Peer-review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report’s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scientific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qualit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5A210E3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Gr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Excellent)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0</w:t>
      </w:r>
    </w:p>
    <w:p w14:paraId="256E92BB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Gr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Ve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ood)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</w:t>
      </w:r>
    </w:p>
    <w:p w14:paraId="1DFFE79A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Gr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Good)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</w:p>
    <w:p w14:paraId="7D64C659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Gr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Fair)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0</w:t>
      </w:r>
    </w:p>
    <w:p w14:paraId="1E1A4882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Gr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Poor)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0</w:t>
      </w:r>
    </w:p>
    <w:p w14:paraId="715C6696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00D86DA6" w14:textId="7B0DA58A" w:rsidR="00A77B3E" w:rsidRDefault="004F2356" w:rsidP="001A027B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lastRenderedPageBreak/>
        <w:t>P-Reviewer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="00B97709" w:rsidRPr="001A027B">
        <w:rPr>
          <w:rFonts w:ascii="Book Antiqua" w:eastAsia="Book Antiqua" w:hAnsi="Book Antiqua" w:cs="Book Antiqua"/>
          <w:color w:val="000000"/>
        </w:rPr>
        <w:t>Asmamaw</w:t>
      </w:r>
      <w:proofErr w:type="spellEnd"/>
      <w:r w:rsidR="00B97709" w:rsidRPr="001A027B">
        <w:rPr>
          <w:rFonts w:ascii="Book Antiqua" w:eastAsia="Book Antiqua" w:hAnsi="Book Antiqua" w:cs="Book Antiqua"/>
          <w:color w:val="000000"/>
        </w:rPr>
        <w:t xml:space="preserve"> M, Ethiopia; Cho YS, South Korea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S-Editor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L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L-Editor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90E58" w:rsidRPr="001A027B">
        <w:rPr>
          <w:rFonts w:ascii="Book Antiqua" w:eastAsia="Book Antiqua" w:hAnsi="Book Antiqua" w:cs="Book Antiqua"/>
          <w:color w:val="000000"/>
        </w:rPr>
        <w:t xml:space="preserve">Webster JR </w:t>
      </w:r>
      <w:r w:rsidRPr="001A027B">
        <w:rPr>
          <w:rFonts w:ascii="Book Antiqua" w:eastAsia="Book Antiqua" w:hAnsi="Book Antiqua" w:cs="Book Antiqua"/>
          <w:b/>
          <w:color w:val="000000"/>
        </w:rPr>
        <w:t>P-Editor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A027B" w:rsidRPr="001A027B">
        <w:rPr>
          <w:rFonts w:ascii="Book Antiqua" w:eastAsia="Book Antiqua" w:hAnsi="Book Antiqua" w:cs="Book Antiqua"/>
          <w:color w:val="000000"/>
        </w:rPr>
        <w:t>Chen YL</w:t>
      </w:r>
    </w:p>
    <w:p w14:paraId="58B99E11" w14:textId="77777777" w:rsidR="001A027B" w:rsidRPr="001A027B" w:rsidRDefault="001A027B" w:rsidP="001A027B">
      <w:pPr>
        <w:spacing w:line="360" w:lineRule="auto"/>
        <w:jc w:val="both"/>
        <w:rPr>
          <w:rFonts w:ascii="Book Antiqua" w:hAnsi="Book Antiqua"/>
          <w:lang w:eastAsia="zh-CN"/>
        </w:rPr>
        <w:sectPr w:rsidR="001A027B" w:rsidRPr="001A027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9F3352D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Legends</w:t>
      </w:r>
    </w:p>
    <w:p w14:paraId="524BB7D8" w14:textId="6CFD695A" w:rsidR="006872AC" w:rsidRPr="001A027B" w:rsidRDefault="00DE4738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50BF8905" wp14:editId="7C1D04A0">
            <wp:extent cx="4005225" cy="3516656"/>
            <wp:effectExtent l="0" t="0" r="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72929-g00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5225" cy="35166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D8BD29" w14:textId="5A2D169E" w:rsidR="00A77B3E" w:rsidRPr="008E3B51" w:rsidRDefault="006872AC" w:rsidP="001A027B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</w:t>
      </w:r>
      <w:r w:rsidR="006529E5" w:rsidRPr="001A027B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Collateral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activit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Cas9,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Cas12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Cas13.</w:t>
      </w:r>
      <w:r w:rsidR="008E3B51" w:rsidRPr="008E3B51">
        <w:rPr>
          <w:rFonts w:ascii="Book Antiqua" w:eastAsia="Book Antiqua" w:hAnsi="Book Antiqua" w:cs="Book Antiqua"/>
          <w:color w:val="000000"/>
        </w:rPr>
        <w:t xml:space="preserve"> </w:t>
      </w:r>
      <w:r w:rsidR="008E3B51" w:rsidRPr="001A027B">
        <w:rPr>
          <w:rFonts w:ascii="Book Antiqua" w:eastAsia="Book Antiqua" w:hAnsi="Book Antiqua" w:cs="Book Antiqua"/>
          <w:color w:val="000000"/>
        </w:rPr>
        <w:t>PAM</w:t>
      </w:r>
      <w:r w:rsidR="008E3B51">
        <w:rPr>
          <w:rFonts w:ascii="Book Antiqua" w:hAnsi="Book Antiqua" w:cs="Book Antiqua" w:hint="eastAsia"/>
          <w:color w:val="000000"/>
          <w:lang w:eastAsia="zh-CN"/>
        </w:rPr>
        <w:t>: P</w:t>
      </w:r>
      <w:r w:rsidR="008E3B51" w:rsidRPr="001A027B">
        <w:rPr>
          <w:rFonts w:ascii="Book Antiqua" w:eastAsia="Book Antiqua" w:hAnsi="Book Antiqua" w:cs="Book Antiqua"/>
          <w:color w:val="000000"/>
        </w:rPr>
        <w:t>rotospacer adjacent motif</w:t>
      </w:r>
      <w:r w:rsidR="008E3B51">
        <w:rPr>
          <w:rFonts w:ascii="Book Antiqua" w:hAnsi="Book Antiqua" w:cs="Book Antiqua" w:hint="eastAsia"/>
          <w:color w:val="000000"/>
          <w:lang w:eastAsia="zh-CN"/>
        </w:rPr>
        <w:t>;</w:t>
      </w:r>
      <w:r w:rsidR="008E3B51" w:rsidRPr="001A027B">
        <w:rPr>
          <w:rFonts w:ascii="Book Antiqua" w:eastAsia="Book Antiqua" w:hAnsi="Book Antiqua" w:cs="Book Antiqua"/>
          <w:color w:val="000000"/>
        </w:rPr>
        <w:t xml:space="preserve"> dsDNA</w:t>
      </w:r>
      <w:r w:rsidR="008E3B51">
        <w:rPr>
          <w:rFonts w:ascii="Book Antiqua" w:hAnsi="Book Antiqua" w:cs="Book Antiqua" w:hint="eastAsia"/>
          <w:color w:val="000000"/>
          <w:lang w:eastAsia="zh-CN"/>
        </w:rPr>
        <w:t>:</w:t>
      </w:r>
      <w:r w:rsidR="008E3B51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8E3B51">
        <w:rPr>
          <w:rFonts w:ascii="Book Antiqua" w:hAnsi="Book Antiqua" w:cs="Book Antiqua" w:hint="eastAsia"/>
          <w:color w:val="000000"/>
          <w:lang w:eastAsia="zh-CN"/>
        </w:rPr>
        <w:t>D</w:t>
      </w:r>
      <w:r w:rsidR="008E3B51" w:rsidRPr="001A027B">
        <w:rPr>
          <w:rFonts w:ascii="Book Antiqua" w:eastAsia="Book Antiqua" w:hAnsi="Book Antiqua" w:cs="Book Antiqua"/>
          <w:color w:val="000000"/>
        </w:rPr>
        <w:t>ouble-stranded DNA</w:t>
      </w:r>
      <w:r w:rsidR="008E3B51">
        <w:rPr>
          <w:rFonts w:ascii="Book Antiqua" w:hAnsi="Book Antiqua" w:cs="Book Antiqua" w:hint="eastAsia"/>
          <w:color w:val="000000"/>
          <w:lang w:eastAsia="zh-CN"/>
        </w:rPr>
        <w:t xml:space="preserve">; </w:t>
      </w:r>
      <w:r w:rsidR="008E3B51" w:rsidRPr="001A027B">
        <w:rPr>
          <w:rFonts w:ascii="Book Antiqua" w:eastAsia="Book Antiqua" w:hAnsi="Book Antiqua" w:cs="Book Antiqua"/>
          <w:color w:val="000000"/>
        </w:rPr>
        <w:t>ssDNA</w:t>
      </w:r>
      <w:r w:rsidR="008E3B51" w:rsidRPr="001A027B">
        <w:rPr>
          <w:rFonts w:ascii="Book Antiqua" w:hAnsi="Book Antiqua" w:cs="Book Antiqua"/>
          <w:color w:val="000000"/>
          <w:lang w:eastAsia="zh-CN"/>
        </w:rPr>
        <w:t>: S</w:t>
      </w:r>
      <w:r w:rsidR="008E3B51" w:rsidRPr="001A027B">
        <w:rPr>
          <w:rFonts w:ascii="Book Antiqua" w:eastAsia="Book Antiqua" w:hAnsi="Book Antiqua" w:cs="Book Antiqua"/>
          <w:color w:val="000000"/>
        </w:rPr>
        <w:t>ingle-stranded DNA</w:t>
      </w:r>
      <w:r w:rsidR="008E3B51">
        <w:rPr>
          <w:rFonts w:ascii="Book Antiqua" w:hAnsi="Book Antiqua" w:cs="Book Antiqua" w:hint="eastAsia"/>
          <w:color w:val="000000"/>
          <w:lang w:eastAsia="zh-CN"/>
        </w:rPr>
        <w:t xml:space="preserve">; </w:t>
      </w:r>
      <w:r w:rsidR="008E3B51" w:rsidRPr="001A027B">
        <w:rPr>
          <w:rFonts w:ascii="Book Antiqua" w:eastAsia="Book Antiqua" w:hAnsi="Book Antiqua" w:cs="Book Antiqua"/>
          <w:color w:val="000000"/>
        </w:rPr>
        <w:t>crRNA</w:t>
      </w:r>
      <w:r w:rsidR="008E3B51">
        <w:rPr>
          <w:rFonts w:ascii="Book Antiqua" w:hAnsi="Book Antiqua" w:cs="Book Antiqua" w:hint="eastAsia"/>
          <w:color w:val="000000"/>
          <w:lang w:eastAsia="zh-CN"/>
        </w:rPr>
        <w:t>:</w:t>
      </w:r>
      <w:r w:rsidR="008E3B51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8E3B51" w:rsidRPr="001A027B">
        <w:rPr>
          <w:rFonts w:ascii="Book Antiqua" w:eastAsia="DengXian" w:hAnsi="Book Antiqua"/>
          <w:lang w:eastAsia="zh-CN"/>
        </w:rPr>
        <w:t>Clustered regularly interspaced short palindromic repeats</w:t>
      </w:r>
      <w:r w:rsidR="008E3B51" w:rsidRPr="001A027B">
        <w:rPr>
          <w:rFonts w:ascii="Book Antiqua" w:eastAsia="Book Antiqua" w:hAnsi="Book Antiqua" w:cs="Book Antiqua"/>
          <w:color w:val="000000"/>
        </w:rPr>
        <w:t xml:space="preserve"> RNAs</w:t>
      </w:r>
      <w:r w:rsidR="008E3B51">
        <w:rPr>
          <w:rFonts w:ascii="Book Antiqua" w:hAnsi="Book Antiqua" w:cs="Book Antiqua" w:hint="eastAsia"/>
          <w:color w:val="000000"/>
          <w:lang w:eastAsia="zh-CN"/>
        </w:rPr>
        <w:t xml:space="preserve">; </w:t>
      </w:r>
      <w:r w:rsidR="008E3B51" w:rsidRPr="001A027B">
        <w:rPr>
          <w:rFonts w:ascii="Book Antiqua" w:eastAsia="Book Antiqua" w:hAnsi="Book Antiqua" w:cs="Book Antiqua"/>
          <w:color w:val="000000"/>
        </w:rPr>
        <w:t>HEPN</w:t>
      </w:r>
      <w:r w:rsidR="008E3B51">
        <w:rPr>
          <w:rFonts w:ascii="Book Antiqua" w:hAnsi="Book Antiqua" w:cs="Book Antiqua" w:hint="eastAsia"/>
          <w:color w:val="000000"/>
          <w:lang w:eastAsia="zh-CN"/>
        </w:rPr>
        <w:t>:</w:t>
      </w:r>
      <w:r w:rsidR="008E3B51" w:rsidRPr="001A027B">
        <w:rPr>
          <w:rFonts w:ascii="Book Antiqua" w:eastAsia="Book Antiqua" w:hAnsi="Book Antiqua" w:cs="Book Antiqua"/>
          <w:color w:val="000000"/>
        </w:rPr>
        <w:t xml:space="preserve"> Higher Eukaryotes and Prokaryotes Nucleotide-binding</w:t>
      </w:r>
      <w:r w:rsidR="008E3B51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3EDDAE67" w14:textId="77777777" w:rsidR="006872AC" w:rsidRPr="001A027B" w:rsidRDefault="006872AC" w:rsidP="001A027B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  <w:sectPr w:rsidR="006872AC" w:rsidRPr="001A027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E71DBC0" w14:textId="1980A2B1" w:rsidR="006872AC" w:rsidRPr="001A027B" w:rsidRDefault="006872AC" w:rsidP="001A027B">
      <w:pPr>
        <w:spacing w:line="360" w:lineRule="auto"/>
        <w:jc w:val="both"/>
        <w:rPr>
          <w:rFonts w:ascii="Book Antiqua" w:hAnsi="Book Antiqua"/>
          <w:b/>
          <w:color w:val="000000"/>
        </w:rPr>
      </w:pPr>
      <w:bookmarkStart w:id="1" w:name="_Hlk85138316"/>
      <w:r w:rsidRPr="001A027B">
        <w:rPr>
          <w:rFonts w:ascii="Book Antiqua" w:hAnsi="Book Antiqua"/>
          <w:b/>
          <w:color w:val="000000"/>
        </w:rPr>
        <w:lastRenderedPageBreak/>
        <w:t>Table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1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Features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of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cluster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regularly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interspac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short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palindromic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repeats/CRISPR-associated</w:t>
      </w:r>
      <w:r w:rsidR="006529E5" w:rsidRPr="001A027B">
        <w:rPr>
          <w:rFonts w:ascii="Book Antiqua" w:hAnsi="Book Antiqua"/>
          <w:b/>
          <w:color w:val="000000"/>
          <w:lang w:eastAsia="zh-CN"/>
        </w:rPr>
        <w:t xml:space="preserve"> </w:t>
      </w:r>
      <w:r w:rsidR="004A0712" w:rsidRPr="001A027B">
        <w:rPr>
          <w:rFonts w:ascii="Book Antiqua" w:hAnsi="Book Antiqua"/>
          <w:b/>
          <w:color w:val="000000"/>
          <w:lang w:eastAsia="zh-CN"/>
        </w:rPr>
        <w:t>s</w:t>
      </w:r>
      <w:r w:rsidRPr="001A027B">
        <w:rPr>
          <w:rFonts w:ascii="Book Antiqua" w:hAnsi="Book Antiqua"/>
          <w:b/>
          <w:color w:val="000000"/>
        </w:rPr>
        <w:t>ystem</w:t>
      </w:r>
    </w:p>
    <w:tbl>
      <w:tblPr>
        <w:tblW w:w="11924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949"/>
        <w:gridCol w:w="1915"/>
        <w:gridCol w:w="1150"/>
        <w:gridCol w:w="2315"/>
        <w:gridCol w:w="2869"/>
        <w:gridCol w:w="1310"/>
        <w:gridCol w:w="1416"/>
      </w:tblGrid>
      <w:tr w:rsidR="00840B30" w:rsidRPr="001A027B" w14:paraId="138CED3D" w14:textId="7863777D" w:rsidTr="00B9733F">
        <w:trPr>
          <w:trHeight w:val="397"/>
          <w:jc w:val="center"/>
        </w:trPr>
        <w:tc>
          <w:tcPr>
            <w:tcW w:w="2864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1084451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A027B">
              <w:rPr>
                <w:rFonts w:ascii="Book Antiqua" w:hAnsi="Book Antiqua"/>
                <w:b/>
              </w:rPr>
              <w:t>CRISPR type</w:t>
            </w:r>
          </w:p>
        </w:tc>
        <w:tc>
          <w:tcPr>
            <w:tcW w:w="11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531C319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A027B">
              <w:rPr>
                <w:rFonts w:ascii="Book Antiqua" w:hAnsi="Book Antiqua"/>
                <w:b/>
              </w:rPr>
              <w:t>Specific cleavage</w:t>
            </w:r>
          </w:p>
        </w:tc>
        <w:tc>
          <w:tcPr>
            <w:tcW w:w="231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11670AC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A027B">
              <w:rPr>
                <w:rFonts w:ascii="Book Antiqua" w:hAnsi="Book Antiqua"/>
                <w:b/>
              </w:rPr>
              <w:t>Collateral cleavage</w:t>
            </w:r>
          </w:p>
        </w:tc>
        <w:tc>
          <w:tcPr>
            <w:tcW w:w="28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4ED411E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A027B">
              <w:rPr>
                <w:rFonts w:ascii="Book Antiqua" w:hAnsi="Book Antiqua"/>
                <w:b/>
              </w:rPr>
              <w:t>Secondary messenger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CE7CC13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A027B">
              <w:rPr>
                <w:rFonts w:ascii="Book Antiqua" w:hAnsi="Book Antiqua"/>
                <w:b/>
              </w:rPr>
              <w:t>CRISPR inhibitors</w:t>
            </w:r>
          </w:p>
        </w:tc>
        <w:tc>
          <w:tcPr>
            <w:tcW w:w="141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AEBFABC" w14:textId="61F95A6A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  <w:lang w:eastAsia="zh-CN"/>
              </w:rPr>
            </w:pPr>
            <w:r w:rsidRPr="001A027B">
              <w:rPr>
                <w:rFonts w:ascii="Book Antiqua" w:hAnsi="Book Antiqua"/>
                <w:b/>
                <w:lang w:eastAsia="zh-CN"/>
              </w:rPr>
              <w:t>Ref</w:t>
            </w:r>
            <w:r w:rsidR="001D63DF" w:rsidRPr="001A027B">
              <w:rPr>
                <w:rFonts w:ascii="Book Antiqua" w:hAnsi="Book Antiqua"/>
                <w:b/>
                <w:lang w:eastAsia="zh-CN"/>
              </w:rPr>
              <w:t>.</w:t>
            </w:r>
          </w:p>
        </w:tc>
      </w:tr>
      <w:tr w:rsidR="00DA1119" w:rsidRPr="001A027B" w14:paraId="04AB8136" w14:textId="69FECFBE" w:rsidTr="001F5CF4">
        <w:trPr>
          <w:trHeight w:val="397"/>
          <w:jc w:val="center"/>
        </w:trPr>
        <w:tc>
          <w:tcPr>
            <w:tcW w:w="949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0760C3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Class 1</w:t>
            </w:r>
          </w:p>
        </w:tc>
        <w:tc>
          <w:tcPr>
            <w:tcW w:w="191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BBF3F4B" w14:textId="037D9D54" w:rsidR="00840B30" w:rsidRPr="001A027B" w:rsidRDefault="001A027B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 xml:space="preserve"> I (Cas8)</w:t>
            </w:r>
          </w:p>
        </w:tc>
        <w:tc>
          <w:tcPr>
            <w:tcW w:w="11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2EC0B9F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DNA</w:t>
            </w:r>
          </w:p>
        </w:tc>
        <w:tc>
          <w:tcPr>
            <w:tcW w:w="231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486917A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286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987D06F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31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A54075D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Yes</w:t>
            </w:r>
          </w:p>
        </w:tc>
        <w:tc>
          <w:tcPr>
            <w:tcW w:w="1416" w:type="dxa"/>
            <w:tcBorders>
              <w:top w:val="single" w:sz="4" w:space="0" w:color="auto"/>
              <w:bottom w:val="nil"/>
            </w:tcBorders>
            <w:vAlign w:val="center"/>
          </w:tcPr>
          <w:p w14:paraId="6F7496DE" w14:textId="0480B22B" w:rsidR="00F67493" w:rsidRPr="001A027B" w:rsidRDefault="00871A6F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4]</w:t>
            </w:r>
          </w:p>
        </w:tc>
      </w:tr>
      <w:tr w:rsidR="00DA1119" w:rsidRPr="001A027B" w14:paraId="76B3E83C" w14:textId="66CCC399" w:rsidTr="001F5CF4">
        <w:trPr>
          <w:trHeight w:val="397"/>
          <w:jc w:val="center"/>
        </w:trPr>
        <w:tc>
          <w:tcPr>
            <w:tcW w:w="949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288A2FF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E1FB30" w14:textId="33B1C05E" w:rsidR="00840B30" w:rsidRPr="001A027B" w:rsidRDefault="001A027B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 xml:space="preserve"> III (Cas10)</w:t>
            </w:r>
          </w:p>
        </w:tc>
        <w:tc>
          <w:tcPr>
            <w:tcW w:w="11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6E1F28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RNA</w:t>
            </w:r>
          </w:p>
        </w:tc>
        <w:tc>
          <w:tcPr>
            <w:tcW w:w="23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ADF648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RNA, ssDNA</w:t>
            </w:r>
          </w:p>
        </w:tc>
        <w:tc>
          <w:tcPr>
            <w:tcW w:w="28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CDFD32" w14:textId="360E84D4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proofErr w:type="spellStart"/>
            <w:r w:rsidRPr="001A027B">
              <w:rPr>
                <w:rFonts w:ascii="Book Antiqua" w:hAnsi="Book Antiqua"/>
              </w:rPr>
              <w:t>cOA</w:t>
            </w:r>
            <w:proofErr w:type="spellEnd"/>
          </w:p>
        </w:tc>
        <w:tc>
          <w:tcPr>
            <w:tcW w:w="13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776D95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416" w:type="dxa"/>
            <w:tcBorders>
              <w:top w:val="nil"/>
              <w:bottom w:val="nil"/>
            </w:tcBorders>
            <w:vAlign w:val="center"/>
          </w:tcPr>
          <w:p w14:paraId="5878B5A6" w14:textId="0FDF5133" w:rsidR="00840B30" w:rsidRPr="001A027B" w:rsidRDefault="00871A6F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6-8]</w:t>
            </w:r>
          </w:p>
        </w:tc>
      </w:tr>
      <w:tr w:rsidR="00DA1119" w:rsidRPr="001A027B" w14:paraId="3E61CC0A" w14:textId="29DD7ED1" w:rsidTr="001F5CF4">
        <w:trPr>
          <w:trHeight w:val="397"/>
          <w:jc w:val="center"/>
        </w:trPr>
        <w:tc>
          <w:tcPr>
            <w:tcW w:w="949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E1306B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0B64FE" w14:textId="531A9C6D" w:rsidR="00840B30" w:rsidRPr="001A027B" w:rsidRDefault="001A027B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 xml:space="preserve"> IV (Csf1)</w:t>
            </w:r>
          </w:p>
        </w:tc>
        <w:tc>
          <w:tcPr>
            <w:tcW w:w="11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2E424F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studied yet</w:t>
            </w:r>
          </w:p>
        </w:tc>
        <w:tc>
          <w:tcPr>
            <w:tcW w:w="23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9B2A8F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studied yet</w:t>
            </w:r>
          </w:p>
        </w:tc>
        <w:tc>
          <w:tcPr>
            <w:tcW w:w="28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608E48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studied yet</w:t>
            </w:r>
          </w:p>
        </w:tc>
        <w:tc>
          <w:tcPr>
            <w:tcW w:w="13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E33A58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studied yet</w:t>
            </w:r>
          </w:p>
        </w:tc>
        <w:tc>
          <w:tcPr>
            <w:tcW w:w="1416" w:type="dxa"/>
            <w:tcBorders>
              <w:top w:val="nil"/>
              <w:bottom w:val="nil"/>
            </w:tcBorders>
            <w:vAlign w:val="center"/>
          </w:tcPr>
          <w:p w14:paraId="3156E5C7" w14:textId="42C28C6B" w:rsidR="00840B30" w:rsidRPr="001A027B" w:rsidRDefault="00871A6F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16]</w:t>
            </w:r>
          </w:p>
        </w:tc>
      </w:tr>
      <w:tr w:rsidR="00DA1119" w:rsidRPr="001A027B" w14:paraId="7F85EE4E" w14:textId="6DB9D291" w:rsidTr="001F5CF4">
        <w:trPr>
          <w:trHeight w:val="397"/>
          <w:jc w:val="center"/>
        </w:trPr>
        <w:tc>
          <w:tcPr>
            <w:tcW w:w="949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8DD649D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Class 2</w:t>
            </w:r>
          </w:p>
        </w:tc>
        <w:tc>
          <w:tcPr>
            <w:tcW w:w="19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069B1B9" w14:textId="1351E2E5" w:rsidR="00840B30" w:rsidRPr="001A027B" w:rsidRDefault="001A027B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 xml:space="preserve"> II (Cas9)</w:t>
            </w:r>
          </w:p>
        </w:tc>
        <w:tc>
          <w:tcPr>
            <w:tcW w:w="11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D40C7B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DNA</w:t>
            </w:r>
          </w:p>
        </w:tc>
        <w:tc>
          <w:tcPr>
            <w:tcW w:w="23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EF9157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28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A79B7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3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03C413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Yes</w:t>
            </w:r>
          </w:p>
        </w:tc>
        <w:tc>
          <w:tcPr>
            <w:tcW w:w="1416" w:type="dxa"/>
            <w:tcBorders>
              <w:top w:val="nil"/>
              <w:bottom w:val="nil"/>
            </w:tcBorders>
            <w:vAlign w:val="center"/>
          </w:tcPr>
          <w:p w14:paraId="0CCFE543" w14:textId="74DA9595" w:rsidR="00840B30" w:rsidRPr="001A027B" w:rsidRDefault="00871A6F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4</w:t>
            </w:r>
            <w:r w:rsidR="001A027B" w:rsidRPr="001A027B">
              <w:rPr>
                <w:rFonts w:ascii="Book Antiqua" w:hAnsi="Book Antiqua"/>
                <w:lang w:eastAsia="zh-CN"/>
              </w:rPr>
              <w:t>,</w:t>
            </w:r>
            <w:r w:rsidRPr="001A027B">
              <w:rPr>
                <w:rFonts w:ascii="Book Antiqua" w:hAnsi="Book Antiqua"/>
                <w:lang w:eastAsia="zh-CN"/>
              </w:rPr>
              <w:t>5</w:t>
            </w:r>
            <w:r w:rsidR="00DA6115" w:rsidRPr="001A027B">
              <w:rPr>
                <w:rFonts w:ascii="Book Antiqua" w:hAnsi="Book Antiqua"/>
                <w:lang w:eastAsia="zh-CN"/>
              </w:rPr>
              <w:t>,16-20</w:t>
            </w:r>
            <w:r w:rsidRPr="001A027B">
              <w:rPr>
                <w:rFonts w:ascii="Book Antiqua" w:hAnsi="Book Antiqua"/>
                <w:lang w:eastAsia="zh-CN"/>
              </w:rPr>
              <w:t>]</w:t>
            </w:r>
          </w:p>
        </w:tc>
      </w:tr>
      <w:tr w:rsidR="00DA1119" w:rsidRPr="001A027B" w14:paraId="54B63921" w14:textId="1E9AF410" w:rsidTr="001F5CF4">
        <w:trPr>
          <w:trHeight w:val="397"/>
          <w:jc w:val="center"/>
        </w:trPr>
        <w:tc>
          <w:tcPr>
            <w:tcW w:w="949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142BA2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DAC516" w14:textId="1EF88564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 xml:space="preserve"> V</w:t>
            </w:r>
            <w:r w:rsidRPr="001A027B">
              <w:rPr>
                <w:rFonts w:ascii="Book Antiqua" w:hAnsi="Book Antiqua"/>
                <w:lang w:eastAsia="zh-CN"/>
              </w:rPr>
              <w:t xml:space="preserve"> </w:t>
            </w:r>
            <w:r w:rsidRPr="001A027B">
              <w:rPr>
                <w:rFonts w:ascii="Book Antiqua" w:hAnsi="Book Antiqua"/>
              </w:rPr>
              <w:t>(Cas12</w:t>
            </w:r>
            <w:r w:rsidRPr="001A027B">
              <w:rPr>
                <w:rFonts w:ascii="Book Antiqua" w:hAnsi="Book Antiqua"/>
                <w:lang w:eastAsia="zh-CN"/>
              </w:rPr>
              <w:t>,</w:t>
            </w:r>
            <w:r w:rsidRPr="001A027B">
              <w:rPr>
                <w:rFonts w:ascii="Book Antiqua" w:hAnsi="Book Antiqua"/>
              </w:rPr>
              <w:t xml:space="preserve"> Cas14)</w:t>
            </w:r>
          </w:p>
        </w:tc>
        <w:tc>
          <w:tcPr>
            <w:tcW w:w="11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3C7B1A9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DNA</w:t>
            </w:r>
          </w:p>
        </w:tc>
        <w:tc>
          <w:tcPr>
            <w:tcW w:w="23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F783FA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ssDNA</w:t>
            </w:r>
          </w:p>
        </w:tc>
        <w:tc>
          <w:tcPr>
            <w:tcW w:w="28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8ED0A7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3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9E797C5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Yes</w:t>
            </w:r>
          </w:p>
        </w:tc>
        <w:tc>
          <w:tcPr>
            <w:tcW w:w="1416" w:type="dxa"/>
            <w:tcBorders>
              <w:top w:val="nil"/>
              <w:bottom w:val="nil"/>
            </w:tcBorders>
            <w:vAlign w:val="center"/>
          </w:tcPr>
          <w:p w14:paraId="3991D08C" w14:textId="61DE9723" w:rsidR="00840B30" w:rsidRPr="001A027B" w:rsidRDefault="001F5CF4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21-23]</w:t>
            </w:r>
          </w:p>
        </w:tc>
      </w:tr>
      <w:tr w:rsidR="00DA1119" w:rsidRPr="001A027B" w14:paraId="68E1741D" w14:textId="29FA5052" w:rsidTr="001F5CF4">
        <w:trPr>
          <w:trHeight w:val="397"/>
          <w:jc w:val="center"/>
        </w:trPr>
        <w:tc>
          <w:tcPr>
            <w:tcW w:w="949" w:type="dxa"/>
            <w:vMerge/>
            <w:tcBorders>
              <w:top w:val="nil"/>
            </w:tcBorders>
            <w:shd w:val="clear" w:color="auto" w:fill="auto"/>
            <w:vAlign w:val="center"/>
          </w:tcPr>
          <w:p w14:paraId="6DBA9BA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15" w:type="dxa"/>
            <w:tcBorders>
              <w:top w:val="nil"/>
            </w:tcBorders>
            <w:shd w:val="clear" w:color="auto" w:fill="auto"/>
            <w:vAlign w:val="center"/>
          </w:tcPr>
          <w:p w14:paraId="2AF22864" w14:textId="3F220573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SimSun" w:eastAsia="SimSun" w:hAnsi="SimSun" w:cs="SimSun" w:hint="eastAsia"/>
              </w:rPr>
              <w:t>Ⅵ</w:t>
            </w:r>
            <w:r w:rsidRPr="001A027B">
              <w:rPr>
                <w:rFonts w:ascii="Book Antiqua" w:hAnsi="Book Antiqua"/>
              </w:rPr>
              <w:t xml:space="preserve"> (Cas13)</w:t>
            </w:r>
          </w:p>
        </w:tc>
        <w:tc>
          <w:tcPr>
            <w:tcW w:w="1150" w:type="dxa"/>
            <w:tcBorders>
              <w:top w:val="nil"/>
            </w:tcBorders>
            <w:shd w:val="clear" w:color="auto" w:fill="auto"/>
            <w:vAlign w:val="center"/>
          </w:tcPr>
          <w:p w14:paraId="27044C30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RNA</w:t>
            </w:r>
          </w:p>
        </w:tc>
        <w:tc>
          <w:tcPr>
            <w:tcW w:w="2315" w:type="dxa"/>
            <w:tcBorders>
              <w:top w:val="nil"/>
            </w:tcBorders>
            <w:shd w:val="clear" w:color="auto" w:fill="auto"/>
            <w:vAlign w:val="center"/>
          </w:tcPr>
          <w:p w14:paraId="6AEB8854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RNA</w:t>
            </w:r>
          </w:p>
        </w:tc>
        <w:tc>
          <w:tcPr>
            <w:tcW w:w="2869" w:type="dxa"/>
            <w:tcBorders>
              <w:top w:val="nil"/>
            </w:tcBorders>
            <w:shd w:val="clear" w:color="auto" w:fill="auto"/>
            <w:vAlign w:val="center"/>
          </w:tcPr>
          <w:p w14:paraId="68D9F5E0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310" w:type="dxa"/>
            <w:tcBorders>
              <w:top w:val="nil"/>
            </w:tcBorders>
            <w:shd w:val="clear" w:color="auto" w:fill="auto"/>
            <w:vAlign w:val="center"/>
          </w:tcPr>
          <w:p w14:paraId="0CBA79DB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416" w:type="dxa"/>
            <w:tcBorders>
              <w:top w:val="nil"/>
            </w:tcBorders>
            <w:vAlign w:val="center"/>
          </w:tcPr>
          <w:p w14:paraId="02E81BE1" w14:textId="2C61A13A" w:rsidR="00840B30" w:rsidRPr="001A027B" w:rsidRDefault="001F5CF4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24-26]</w:t>
            </w:r>
          </w:p>
        </w:tc>
      </w:tr>
    </w:tbl>
    <w:bookmarkEnd w:id="1"/>
    <w:p w14:paraId="57F25594" w14:textId="660A7734" w:rsidR="0042218E" w:rsidRPr="001A027B" w:rsidRDefault="004A0712" w:rsidP="001A027B">
      <w:pPr>
        <w:spacing w:line="360" w:lineRule="auto"/>
        <w:jc w:val="both"/>
        <w:rPr>
          <w:rFonts w:ascii="Book Antiqua" w:eastAsia="DengXian" w:hAnsi="Book Antiqua"/>
          <w:lang w:eastAsia="zh-CN"/>
        </w:rPr>
      </w:pPr>
      <w:r w:rsidRPr="001A027B">
        <w:rPr>
          <w:rFonts w:ascii="Book Antiqua" w:eastAsia="DengXian" w:hAnsi="Book Antiqua"/>
        </w:rPr>
        <w:t>CRISPR</w:t>
      </w:r>
      <w:r w:rsidRPr="001A027B">
        <w:rPr>
          <w:rFonts w:ascii="Book Antiqua" w:eastAsia="DengXian" w:hAnsi="Book Antiqua"/>
          <w:lang w:eastAsia="zh-CN"/>
        </w:rPr>
        <w:t>:</w:t>
      </w:r>
      <w:r w:rsidR="006529E5" w:rsidRPr="001A027B">
        <w:rPr>
          <w:rFonts w:ascii="Book Antiqua" w:hAnsi="Book Antiqua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Clustered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regularly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interspaced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short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palindromic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repeats;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="0042218E" w:rsidRPr="001A027B">
        <w:rPr>
          <w:rFonts w:ascii="Book Antiqua" w:eastAsia="Book Antiqua" w:hAnsi="Book Antiqua" w:cs="Book Antiqua"/>
          <w:color w:val="000000"/>
        </w:rPr>
        <w:t>ssDNA</w:t>
      </w:r>
      <w:r w:rsidR="0042218E" w:rsidRPr="001A027B">
        <w:rPr>
          <w:rFonts w:ascii="Book Antiqua" w:hAnsi="Book Antiqua" w:cs="Book Antiqua"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42218E" w:rsidRPr="001A027B">
        <w:rPr>
          <w:rFonts w:ascii="Book Antiqua" w:hAnsi="Book Antiqua" w:cs="Book Antiqua"/>
          <w:color w:val="000000"/>
          <w:lang w:eastAsia="zh-CN"/>
        </w:rPr>
        <w:t>S</w:t>
      </w:r>
      <w:r w:rsidR="0042218E" w:rsidRPr="001A027B">
        <w:rPr>
          <w:rFonts w:ascii="Book Antiqua" w:eastAsia="Book Antiqua" w:hAnsi="Book Antiqua" w:cs="Book Antiqua"/>
          <w:color w:val="000000"/>
        </w:rPr>
        <w:t>ingle-stran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2218E" w:rsidRPr="001A027B">
        <w:rPr>
          <w:rFonts w:ascii="Book Antiqua" w:eastAsia="Book Antiqua" w:hAnsi="Book Antiqua" w:cs="Book Antiqua"/>
          <w:color w:val="000000"/>
        </w:rPr>
        <w:t>DNA</w:t>
      </w:r>
      <w:r w:rsidR="0042218E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proofErr w:type="spellStart"/>
      <w:r w:rsidR="0042218E" w:rsidRPr="001A027B">
        <w:rPr>
          <w:rFonts w:ascii="Book Antiqua" w:hAnsi="Book Antiqua"/>
        </w:rPr>
        <w:t>cOA</w:t>
      </w:r>
      <w:proofErr w:type="spellEnd"/>
      <w:r w:rsidR="0042218E" w:rsidRPr="001A027B">
        <w:rPr>
          <w:rFonts w:ascii="Book Antiqua" w:hAnsi="Book Antiqua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42218E" w:rsidRPr="001A027B">
        <w:rPr>
          <w:rFonts w:ascii="Book Antiqua" w:hAnsi="Book Antiqua"/>
          <w:lang w:eastAsia="zh-CN"/>
        </w:rPr>
        <w:t>C</w:t>
      </w:r>
      <w:r w:rsidR="0042218E" w:rsidRPr="001A027B">
        <w:rPr>
          <w:rFonts w:ascii="Book Antiqua" w:hAnsi="Book Antiqua"/>
        </w:rPr>
        <w:t>yclic</w:t>
      </w:r>
      <w:r w:rsidR="006529E5" w:rsidRPr="001A027B">
        <w:rPr>
          <w:rFonts w:ascii="Book Antiqua" w:hAnsi="Book Antiqua"/>
        </w:rPr>
        <w:t xml:space="preserve"> </w:t>
      </w:r>
      <w:r w:rsidR="0042218E" w:rsidRPr="001A027B">
        <w:rPr>
          <w:rFonts w:ascii="Book Antiqua" w:hAnsi="Book Antiqua"/>
        </w:rPr>
        <w:t>oligoadenylate</w:t>
      </w:r>
      <w:r w:rsidR="0042218E" w:rsidRPr="001A027B">
        <w:rPr>
          <w:rFonts w:ascii="Book Antiqua" w:hAnsi="Book Antiqua"/>
          <w:lang w:eastAsia="zh-CN"/>
        </w:rPr>
        <w:t>.</w:t>
      </w:r>
    </w:p>
    <w:p w14:paraId="06C9E5C3" w14:textId="77777777" w:rsidR="0042218E" w:rsidRPr="001A027B" w:rsidRDefault="0042218E" w:rsidP="001A027B">
      <w:pPr>
        <w:spacing w:line="360" w:lineRule="auto"/>
        <w:jc w:val="both"/>
        <w:rPr>
          <w:rFonts w:ascii="Book Antiqua" w:hAnsi="Book Antiqua"/>
          <w:lang w:eastAsia="zh-CN"/>
        </w:rPr>
        <w:sectPr w:rsidR="0042218E" w:rsidRPr="001A027B" w:rsidSect="00374254">
          <w:pgSz w:w="12242" w:h="15842" w:code="132"/>
          <w:pgMar w:top="1440" w:right="1418" w:bottom="1440" w:left="1418" w:header="720" w:footer="720" w:gutter="0"/>
          <w:cols w:space="720"/>
          <w:docGrid w:linePitch="312"/>
        </w:sectPr>
      </w:pPr>
    </w:p>
    <w:p w14:paraId="0A8018E6" w14:textId="41453F66" w:rsidR="006872AC" w:rsidRPr="001A027B" w:rsidRDefault="006872AC" w:rsidP="001A027B">
      <w:pPr>
        <w:spacing w:line="360" w:lineRule="auto"/>
        <w:jc w:val="both"/>
        <w:rPr>
          <w:rFonts w:ascii="Book Antiqua" w:hAnsi="Book Antiqua"/>
          <w:b/>
          <w:color w:val="000000"/>
        </w:rPr>
      </w:pPr>
      <w:r w:rsidRPr="001A027B">
        <w:rPr>
          <w:rFonts w:ascii="Book Antiqua" w:hAnsi="Book Antiqua"/>
          <w:b/>
          <w:color w:val="000000"/>
        </w:rPr>
        <w:lastRenderedPageBreak/>
        <w:t>Table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2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Cluster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regularly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interspac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short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palindromic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repeats</w:t>
      </w:r>
      <w:r w:rsidR="00F82580" w:rsidRPr="001A027B">
        <w:rPr>
          <w:rFonts w:ascii="Book Antiqua" w:hAnsi="Book Antiqua"/>
          <w:b/>
          <w:color w:val="000000"/>
          <w:lang w:eastAsia="zh-CN"/>
        </w:rPr>
        <w:t>-</w:t>
      </w:r>
      <w:r w:rsidRPr="001A027B">
        <w:rPr>
          <w:rFonts w:ascii="Book Antiqua" w:hAnsi="Book Antiqua"/>
          <w:b/>
          <w:color w:val="000000"/>
        </w:rPr>
        <w:t>bas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pathogen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nucleic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aci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detection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system</w:t>
      </w:r>
    </w:p>
    <w:tbl>
      <w:tblPr>
        <w:tblW w:w="11064" w:type="dxa"/>
        <w:jc w:val="center"/>
        <w:tblLook w:val="04A0" w:firstRow="1" w:lastRow="0" w:firstColumn="1" w:lastColumn="0" w:noHBand="0" w:noVBand="1"/>
      </w:tblPr>
      <w:tblGrid>
        <w:gridCol w:w="1784"/>
        <w:gridCol w:w="1028"/>
        <w:gridCol w:w="1226"/>
        <w:gridCol w:w="1763"/>
        <w:gridCol w:w="1590"/>
        <w:gridCol w:w="790"/>
        <w:gridCol w:w="1403"/>
        <w:gridCol w:w="1389"/>
        <w:gridCol w:w="663"/>
      </w:tblGrid>
      <w:tr w:rsidR="006872AC" w:rsidRPr="001A027B" w14:paraId="23650A8C" w14:textId="77777777" w:rsidTr="00374254">
        <w:trPr>
          <w:jc w:val="center"/>
        </w:trPr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47E5BA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Nucleic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acid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detection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system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444F6E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Cas</w:t>
            </w:r>
          </w:p>
        </w:tc>
        <w:tc>
          <w:tcPr>
            <w:tcW w:w="16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C19A5E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Target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DNA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4BF1C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Amplification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method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87FD4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Test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method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0D0C73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Tim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A36854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Sensitivit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4E61C1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Specificity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D11D7C" w14:textId="2773E82C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Ref</w:t>
            </w:r>
            <w:r w:rsidR="001D63DF" w:rsidRPr="001A027B">
              <w:rPr>
                <w:rFonts w:ascii="Book Antiqua" w:eastAsia="DengXian" w:hAnsi="Book Antiqua"/>
                <w:b/>
                <w:color w:val="000000"/>
                <w:lang w:eastAsia="zh-CN"/>
              </w:rPr>
              <w:t>.</w:t>
            </w:r>
          </w:p>
        </w:tc>
      </w:tr>
      <w:tr w:rsidR="006872AC" w:rsidRPr="001A027B" w14:paraId="63325C51" w14:textId="77777777" w:rsidTr="00374254">
        <w:trPr>
          <w:jc w:val="center"/>
        </w:trPr>
        <w:tc>
          <w:tcPr>
            <w:tcW w:w="158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65250EE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SHERLOCK</w:t>
            </w:r>
          </w:p>
        </w:tc>
        <w:tc>
          <w:tcPr>
            <w:tcW w:w="12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EF7C3E1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</w:t>
            </w:r>
          </w:p>
        </w:tc>
        <w:tc>
          <w:tcPr>
            <w:tcW w:w="161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2226DA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Zika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virus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i/>
                <w:color w:val="000000"/>
              </w:rPr>
              <w:t>etc</w:t>
            </w:r>
            <w:r w:rsidRPr="001A027B">
              <w:rPr>
                <w:rFonts w:ascii="Book Antiqua" w:eastAsia="DengXian" w:hAnsi="Book Antiqua"/>
                <w:color w:val="000000"/>
              </w:rPr>
              <w:t>.</w:t>
            </w:r>
          </w:p>
        </w:tc>
        <w:tc>
          <w:tcPr>
            <w:tcW w:w="126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DD63EA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RPA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F2E0DA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4CE3448" w14:textId="2781FF12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</w:t>
            </w:r>
            <w:r w:rsidR="00DA6115" w:rsidRPr="001A027B">
              <w:rPr>
                <w:rFonts w:ascii="Book Antiqua" w:eastAsia="DengXian" w:hAnsi="Book Antiqua"/>
                <w:color w:val="000000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</w:rPr>
              <w:t>5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h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5B8709E" w14:textId="41230D10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×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8</w:t>
            </w:r>
            <w:r w:rsidR="001D63DF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FC53BA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C8E8933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NzwvWWVh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0MzgtNDQyPC9wYWdlcz48dm9sdW1lPjM1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NzwvWWVh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0MzgtNDQyPC9wYWdlcz48dm9sdW1lPjM1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26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/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NE.Ref.{3C9B311E-4615-4A3F-830D-D03E4B1D9615}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115C5F54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1E0C73C2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SHERLOCKv2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5EC1954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as12a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sm6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43884FF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Zika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virus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Gordon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fever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virus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yellow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fever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virus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i/>
                <w:color w:val="000000"/>
              </w:rPr>
              <w:t>etc</w:t>
            </w:r>
            <w:r w:rsidRPr="001A027B">
              <w:rPr>
                <w:rFonts w:ascii="Book Antiqua" w:eastAsia="DengXian" w:hAnsi="Book Antiqua"/>
                <w:color w:val="000000"/>
              </w:rPr>
              <w:t>.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5F704650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RP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14662DF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  <w:p w14:paraId="344BEFD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Test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strip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03DA5A9" w14:textId="287CD9BB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0.5</w:t>
            </w:r>
            <w:r w:rsidR="00DA6115" w:rsidRPr="001A027B">
              <w:rPr>
                <w:rFonts w:ascii="Book Antiqua" w:eastAsia="DengXian" w:hAnsi="Book Antiqua"/>
                <w:color w:val="000000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</w:rPr>
              <w:t>4</w:t>
            </w:r>
            <w:r w:rsidR="001A027B">
              <w:rPr>
                <w:rFonts w:ascii="Book Antiqua" w:eastAsia="DengXian" w:hAnsi="Book Antiqua" w:hint="eastAsia"/>
                <w:color w:val="000000"/>
                <w:lang w:eastAsia="zh-CN"/>
              </w:rPr>
              <w:t>.0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h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8091CF6" w14:textId="68D4EB1C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8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×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21</w:t>
            </w:r>
            <w:r w:rsidR="001D63DF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0A8D7A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8668DD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ODwvWWVh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ktNDQ0PC9wYWdlcz48dm9sdW1lPjM2MDwvdm9sdW1lPjxudW1iZXI+NjM4NzwvbnVtYmVy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ODwvWWVh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ktNDQ0PC9wYWdlcz48dm9sdW1lPjM2MDwvdm9sdW1lPjxudW1iZXI+NjM4NzwvbnVtYmVy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29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5EBC1C3D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1FC1D47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DETECTR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6A017103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2a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5459635E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PV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044600D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RP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C9AFCF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0E766C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h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85F7C7F" w14:textId="4B4C73B4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18</w:t>
            </w:r>
            <w:r w:rsidR="00114A5B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237EC8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67AC3F2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DaGVuPC9BdXRob3I+PFllYXI+MjAxODwvWWVhcj48UmVj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YtNDM5PC9wYWdlcz48dm9sdW1lPjM2MDwvdm9sdW1lPjxudW1iZXI+NjM4NzwvbnVtYmVy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DaGVuPC9BdXRob3I+PFllYXI+MjAxODwvWWVhcj48UmVj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YtNDM5PC9wYWdlcz48dm9sdW1lPjM2MDwvdm9sdW1lPjxudW1iZXI+NjM4NzwvbnVtYmVy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0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0BFD93D9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71943DC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</w:rPr>
              <w:t>STOP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5F12F18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2b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74C8BA2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019-nCoV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539A82DF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LAMP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99B860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E72367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h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E9FCD8A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0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opies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39D1952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CE1581A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Kb3VuZzwvQXV0aG9yPjxZZWFyPjIwMjA8L1llYXI+PFJl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Kb3VuZzwvQXV0aG9yPjxZZWFyPjIwMjA8L1llYXI+PFJl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1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2C3B0F07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1A1D9A5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DD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7CB7B3E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9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2E7DA81E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PV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25A762D6" w14:textId="4B0A6D9E" w:rsidR="006872AC" w:rsidRPr="001A027B" w:rsidRDefault="001D63DF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  <w:lang w:eastAsia="zh-CN"/>
              </w:rPr>
              <w:t>-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18780B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6619F34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30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i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A258CF8" w14:textId="4EFF94C2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15</w:t>
            </w:r>
            <w:r w:rsidR="001D63DF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D9DE25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4D00A15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/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&lt;EndNote&gt;&lt;Cite&gt;&lt;Author&gt;Xu&lt;/Author&gt;&lt;Year&gt;2020&lt;/Year&gt;&lt;RecNum&gt;32&lt;/RecNum&gt;&lt;DisplayText&gt;&lt;style face="superscript"&gt;[32]&lt;/style&gt;&lt;/DisplayText&gt;&lt;record&gt;&lt;rec-number&gt;32&lt;/rec-number&gt;&lt;foreign-keys&gt;&lt;key app="EN" db-id="etrf2adwc2rdxjetx57xwe2oeds9ad0t5rv5" timestamp="1635473225"&gt;32&lt;/key&gt;&lt;/foreign-keys&gt;&lt;ref-type name="Journal Article"&gt;17&lt;/ref-type&gt;&lt;contributors&gt;&lt;authors&gt;&lt;author&gt;Xu, X.&lt;/author&gt;&lt;author&gt;Luo, T.&lt;/author&gt;&lt;author&gt;Gao, J.&lt;/author&gt;&lt;author&gt;Lin, N.&lt;/author&gt;&lt;author&gt;Li, W.&lt;/author&gt;&lt;author&gt;Xia, X.&lt;/author&gt;&lt;author&gt;Wang, J.&lt;/author&gt;&lt;/authors&gt;&lt;/contributors&gt;&lt;auth-address&gt;State Key Laboratory of Bioelectronics, Southeast University, Nanjing, PR China.&amp;#xD;Jinling Hospital, Nanjing University School of Medicine, Nanjing, PR China.&lt;/auth-address&gt;&lt;titles&gt;&lt;title&gt;CRISPR-Assisted DNA Detection: A Novel dCas9-Based DNA Detection Technique&lt;/title&gt;&lt;secondary-title&gt;Crispr j&lt;/secondary-title&gt;&lt;alt-title&gt;The CRISPR journal&lt;/alt-title&gt;&lt;/titles&gt;&lt;periodical&gt;&lt;full-title&gt;Crispr j&lt;/full-title&gt;&lt;abbr-1&gt;The CRISPR journal&lt;/abbr-1&gt;&lt;/periodical&gt;&lt;alt-periodical&gt;&lt;full-title&gt;Crispr j&lt;/full-title&gt;&lt;abbr-1&gt;The CRISPR journal&lt;/abbr-1&gt;&lt;/alt-periodical&gt;&lt;pages&gt;487-502&lt;/pages&gt;&lt;volume&gt;3&lt;/volume&gt;&lt;number&gt;6&lt;/number&gt;&lt;edition&gt;2020/12/22&lt;/edition&gt;&lt;keywords&gt;&lt;keyword&gt;Animals&lt;/keyword&gt;&lt;keyword&gt;CRISPR-Associated Protein 9/*metabolism&lt;/keyword&gt;&lt;keyword&gt;CRISPR-Cas Systems&lt;/keyword&gt;&lt;keyword&gt;DNA, Viral/genetics&lt;/keyword&gt;&lt;keyword&gt;Genetic Engineering/methods&lt;/keyword&gt;&lt;keyword&gt;Humans&lt;/keyword&gt;&lt;keyword&gt;Limit of Detection&lt;/keyword&gt;&lt;keyword&gt;Nucleic Acid Amplification Techniques/*methods&lt;/keyword&gt;&lt;keyword&gt;Nucleic Acid Hybridization/*methods&lt;/keyword&gt;&lt;keyword&gt;Papillomavirus Infections/genetics&lt;/keyword&gt;&lt;keyword&gt;RNA, Guide/genetics/metabolism&lt;/keyword&gt;&lt;/keywords&gt;&lt;dates&gt;&lt;year&gt;2020&lt;/year&gt;&lt;pub-dates&gt;&lt;date&gt;Dec&lt;/date&gt;&lt;/pub-dates&gt;&lt;/dates&gt;&lt;isbn&gt;2573-1599&lt;/isbn&gt;&lt;accession-num&gt;33346711&lt;/accession-num&gt;&lt;urls&gt;&lt;/urls&gt;&lt;electronic-resource-num&gt;10.1089/crispr.2020.0041&lt;/electronic-resource-num&gt;&lt;remote-database-provider&gt;NLM&lt;/remote-database-provider&gt;&lt;language&gt;eng&lt;/language&gt;&lt;/record&gt;&lt;/Cite&gt;&lt;/EndNote&gt;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2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4038D4D4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70BC59C1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RVER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04CC35A1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29322659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Influenza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A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03F5FB6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RP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EBA5472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Test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strip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D464B7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h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CC9FAF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BAD63F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5E0E834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GcmVpamU8L0F1dGhvcj48WWVhcj4yMDE5PC9ZZWFyPjxS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GcmVpamU8L0F1dGhvcj48WWVhcj4yMDE5PC9ZZWFyPjxS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3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1FBDFBA7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5F499CD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lastRenderedPageBreak/>
              <w:t>Smartphone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testing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26138794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56450292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019-nCoV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308071A8" w14:textId="574F1AF2" w:rsidR="006872AC" w:rsidRPr="001A027B" w:rsidRDefault="00114A5B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-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A9512F9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405A53C" w14:textId="3DFAC48C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5</w:t>
            </w:r>
            <w:r w:rsidR="00DA6115" w:rsidRPr="001A027B">
              <w:rPr>
                <w:rFonts w:ascii="Book Antiqua" w:eastAsia="DengXian" w:hAnsi="Book Antiqua"/>
                <w:color w:val="000000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</w:rPr>
              <w:t>30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i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7A0D346" w14:textId="5853022E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4</w:t>
            </w:r>
            <w:r w:rsidR="00114A5B" w:rsidRPr="001A027B">
              <w:rPr>
                <w:rFonts w:ascii="Book Antiqua" w:eastAsia="DengXian" w:hAnsi="Book Antiqua"/>
                <w:color w:val="000000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FD6148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2DE285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Gb3pvdW5pPC9BdXRob3I+PFllYXI+MjAyMTwvWWVhcj48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Gb3pvdW5pPC9BdXRob3I+PFllYXI+MjAyMTwvWWVhcj48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4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2B8F695E" w14:textId="77777777" w:rsidTr="00374254">
        <w:trPr>
          <w:jc w:val="center"/>
        </w:trPr>
        <w:tc>
          <w:tcPr>
            <w:tcW w:w="158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66C070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Tandem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nuclease</w:t>
            </w:r>
          </w:p>
        </w:tc>
        <w:tc>
          <w:tcPr>
            <w:tcW w:w="121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9570585" w14:textId="1FF77C45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</w:t>
            </w:r>
            <w:r w:rsidR="001D63DF" w:rsidRPr="001A027B">
              <w:rPr>
                <w:rFonts w:ascii="Book Antiqua" w:eastAsia="DengXian" w:hAnsi="Book Antiqua"/>
                <w:color w:val="000000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+</w:t>
            </w:r>
            <w:r w:rsidR="001D63DF" w:rsidRPr="001A027B">
              <w:rPr>
                <w:rFonts w:ascii="Book Antiqua" w:eastAsia="DengXian" w:hAnsi="Book Antiqua"/>
                <w:color w:val="000000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sm6</w:t>
            </w:r>
          </w:p>
        </w:tc>
        <w:tc>
          <w:tcPr>
            <w:tcW w:w="161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A7B6E9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019-nCoV</w:t>
            </w:r>
          </w:p>
        </w:tc>
        <w:tc>
          <w:tcPr>
            <w:tcW w:w="126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C4EAEAA" w14:textId="1EFBB808" w:rsidR="006872AC" w:rsidRPr="001A027B" w:rsidRDefault="00114A5B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-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18F6363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4E48636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0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in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DFD96C5" w14:textId="5DC3267D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3.1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×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5</w:t>
            </w:r>
            <w:r w:rsidR="001A027B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48DAC2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A13256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MaXU8L0F1dGhvcj48WWVhcj4yMDIxPC9ZZWFyPjxSZWNO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MaXU8L0F1dGhvcj48WWVhcj4yMDIxPC9ZZWFyPjxSZWNO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5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</w:tbl>
    <w:p w14:paraId="37C9F96A" w14:textId="63C12095" w:rsidR="001D671B" w:rsidRPr="001A027B" w:rsidRDefault="00F82580" w:rsidP="001A027B">
      <w:pPr>
        <w:spacing w:line="360" w:lineRule="auto"/>
        <w:jc w:val="both"/>
        <w:rPr>
          <w:rFonts w:ascii="Book Antiqua" w:hAnsi="Book Antiqua"/>
          <w:color w:val="000000"/>
          <w:lang w:eastAsia="zh-CN"/>
        </w:rPr>
      </w:pPr>
      <w:r w:rsidRPr="001A027B">
        <w:rPr>
          <w:rFonts w:ascii="Book Antiqua" w:eastAsia="DengXian" w:hAnsi="Book Antiqua"/>
          <w:lang w:eastAsia="zh-CN"/>
        </w:rPr>
        <w:t>Cas:</w:t>
      </w:r>
      <w:r w:rsidR="006529E5" w:rsidRPr="001A027B">
        <w:rPr>
          <w:rFonts w:ascii="Book Antiqua" w:hAnsi="Book Antiqua"/>
        </w:rPr>
        <w:t xml:space="preserve"> </w:t>
      </w:r>
      <w:r w:rsidR="001D671B" w:rsidRPr="001A027B">
        <w:rPr>
          <w:rFonts w:ascii="Book Antiqua" w:eastAsia="DengXian" w:hAnsi="Book Antiqua"/>
          <w:lang w:eastAsia="zh-CN"/>
        </w:rPr>
        <w:t>CRISPR-associated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="00F67493" w:rsidRPr="001A027B">
        <w:rPr>
          <w:rFonts w:ascii="Book Antiqua" w:eastAsia="DengXian" w:hAnsi="Book Antiqua"/>
          <w:lang w:eastAsia="zh-CN"/>
        </w:rPr>
        <w:t>protein</w:t>
      </w:r>
      <w:r w:rsidR="001D671B" w:rsidRPr="001A027B">
        <w:rPr>
          <w:rFonts w:ascii="Book Antiqua" w:eastAsia="DengXian" w:hAnsi="Book Antiqua"/>
          <w:lang w:eastAsia="zh-CN"/>
        </w:rPr>
        <w:t>;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="001D671B" w:rsidRPr="001A027B">
        <w:rPr>
          <w:rFonts w:ascii="Book Antiqua" w:eastAsia="DengXian" w:hAnsi="Book Antiqua"/>
          <w:color w:val="000000"/>
        </w:rPr>
        <w:t>RPA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E77AE6" w:rsidRPr="001A027B">
        <w:rPr>
          <w:rFonts w:ascii="Book Antiqua" w:eastAsia="DengXian" w:hAnsi="Book Antiqua"/>
          <w:color w:val="000000"/>
          <w:lang w:eastAsia="zh-CN"/>
        </w:rPr>
        <w:t xml:space="preserve"> Recombinase Polymerase Amplification</w:t>
      </w:r>
      <w:r w:rsidR="00B9733F" w:rsidRPr="001A027B">
        <w:rPr>
          <w:rFonts w:ascii="Book Antiqua" w:eastAsia="DengXian" w:hAnsi="Book Antiqua"/>
          <w:color w:val="000000"/>
          <w:lang w:eastAsia="zh-CN"/>
        </w:rPr>
        <w:t xml:space="preserve">; </w:t>
      </w:r>
      <w:r w:rsidR="001D671B" w:rsidRPr="001A027B">
        <w:rPr>
          <w:rFonts w:ascii="Book Antiqua" w:eastAsia="DengXian" w:hAnsi="Book Antiqua"/>
          <w:color w:val="000000"/>
        </w:rPr>
        <w:t>SHERLOCK</w:t>
      </w:r>
      <w:r w:rsidR="001D671B" w:rsidRPr="001A027B">
        <w:rPr>
          <w:rFonts w:ascii="Book Antiqua" w:hAnsi="Book Antiqua" w:cs="Book Antiqua"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high-sensi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enzyma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repor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unlocking</w:t>
      </w:r>
      <w:r w:rsidR="001D671B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</w:rPr>
        <w:t xml:space="preserve"> </w:t>
      </w:r>
      <w:r w:rsidR="001D671B" w:rsidRPr="001A027B">
        <w:rPr>
          <w:rFonts w:ascii="Book Antiqua" w:eastAsia="DengXian" w:hAnsi="Book Antiqua"/>
        </w:rPr>
        <w:t>STOP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Tes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Pot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DengXian" w:hAnsi="Book Antiqua"/>
          <w:color w:val="000000"/>
        </w:rPr>
        <w:t>CADD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CRISPR-Cas9-assi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detection</w:t>
      </w:r>
      <w:r w:rsidR="001D671B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DengXian" w:hAnsi="Book Antiqua"/>
          <w:color w:val="000000"/>
        </w:rPr>
        <w:t>CARVER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DengXian" w:hAnsi="Book Antiqua"/>
          <w:color w:val="000000"/>
        </w:rPr>
        <w:t>LAMP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3E37A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hAnsi="Book Antiqua" w:cs="Book Antiqua"/>
          <w:color w:val="000000"/>
          <w:lang w:eastAsia="zh-CN"/>
        </w:rPr>
        <w:t>L</w:t>
      </w:r>
      <w:r w:rsidR="001D671B" w:rsidRPr="001A027B">
        <w:rPr>
          <w:rFonts w:ascii="Book Antiqua" w:eastAsia="Book Antiqua" w:hAnsi="Book Antiqua" w:cs="Book Antiqua"/>
          <w:color w:val="000000"/>
        </w:rPr>
        <w:t>oop-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isothe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amplification</w:t>
      </w:r>
      <w:r w:rsidR="001D671B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3E37A5" w:rsidRPr="001A027B">
        <w:rPr>
          <w:rFonts w:ascii="Book Antiqua" w:hAnsi="Book Antiqua" w:cs="Book Antiqua"/>
          <w:color w:val="000000"/>
          <w:lang w:eastAsia="zh-CN"/>
        </w:rPr>
        <w:t>2019-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>n</w:t>
      </w:r>
      <w:r w:rsidR="006529E5" w:rsidRPr="001A027B">
        <w:rPr>
          <w:rFonts w:ascii="Book Antiqua" w:eastAsia="DengXian" w:hAnsi="Book Antiqua"/>
          <w:color w:val="000000"/>
        </w:rPr>
        <w:t>CoV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>:</w:t>
      </w:r>
      <w:r w:rsidR="003E37A5" w:rsidRPr="001A027B">
        <w:rPr>
          <w:rFonts w:ascii="Book Antiqua" w:eastAsia="DengXian" w:hAnsi="Book Antiqua"/>
          <w:color w:val="000000"/>
          <w:lang w:eastAsia="zh-CN"/>
        </w:rPr>
        <w:t xml:space="preserve"> 2019 novel coronavirus</w:t>
      </w:r>
      <w:r w:rsidR="00DA6115" w:rsidRPr="001A027B">
        <w:rPr>
          <w:rFonts w:ascii="Book Antiqua" w:eastAsia="DengXian" w:hAnsi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DengXian" w:hAnsi="Book Antiqua"/>
          <w:color w:val="000000"/>
        </w:rPr>
        <w:t>HPV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hAnsi="Book Antiqua"/>
        </w:rPr>
        <w:t xml:space="preserve"> 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Human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papillomavirus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.</w:t>
      </w:r>
    </w:p>
    <w:p w14:paraId="698898C1" w14:textId="77777777" w:rsidR="001D671B" w:rsidRPr="001A027B" w:rsidRDefault="001D671B" w:rsidP="001A027B">
      <w:pPr>
        <w:spacing w:line="360" w:lineRule="auto"/>
        <w:jc w:val="both"/>
        <w:rPr>
          <w:rFonts w:ascii="Book Antiqua" w:hAnsi="Book Antiqua"/>
          <w:color w:val="000000"/>
          <w:lang w:eastAsia="zh-CN"/>
        </w:rPr>
        <w:sectPr w:rsidR="001D671B" w:rsidRPr="001A027B" w:rsidSect="006872AC">
          <w:pgSz w:w="15842" w:h="12242" w:orient="landscape" w:code="132"/>
          <w:pgMar w:top="1418" w:right="1440" w:bottom="1418" w:left="1440" w:header="720" w:footer="720" w:gutter="0"/>
          <w:cols w:space="720"/>
          <w:docGrid w:linePitch="326"/>
        </w:sectPr>
      </w:pPr>
    </w:p>
    <w:p w14:paraId="385901ED" w14:textId="64C6C92D" w:rsidR="006872AC" w:rsidRPr="001A027B" w:rsidRDefault="006872AC" w:rsidP="001A027B">
      <w:pPr>
        <w:spacing w:line="360" w:lineRule="auto"/>
        <w:jc w:val="both"/>
        <w:rPr>
          <w:rFonts w:ascii="Book Antiqua" w:hAnsi="Book Antiqua"/>
          <w:b/>
          <w:color w:val="000000"/>
        </w:rPr>
      </w:pPr>
      <w:r w:rsidRPr="001A027B">
        <w:rPr>
          <w:rFonts w:ascii="Book Antiqua" w:hAnsi="Book Antiqua"/>
          <w:b/>
          <w:color w:val="000000"/>
        </w:rPr>
        <w:lastRenderedPageBreak/>
        <w:t>Table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3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Cluster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regularly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interspac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short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palindromic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repeats</w:t>
      </w:r>
      <w:r w:rsidRPr="001A027B">
        <w:rPr>
          <w:rFonts w:ascii="Book Antiqua" w:hAnsi="Book Antiqua"/>
          <w:b/>
          <w:color w:val="000000"/>
        </w:rPr>
        <w:t>-bas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tumor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diagnostic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system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943"/>
        <w:gridCol w:w="1823"/>
        <w:gridCol w:w="1501"/>
        <w:gridCol w:w="1403"/>
        <w:gridCol w:w="1389"/>
        <w:gridCol w:w="1301"/>
      </w:tblGrid>
      <w:tr w:rsidR="006872AC" w:rsidRPr="001A027B" w14:paraId="07DA1B80" w14:textId="77777777" w:rsidTr="00B9733F">
        <w:trPr>
          <w:jc w:val="center"/>
        </w:trPr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9ABA47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System</w:t>
            </w:r>
          </w:p>
        </w:tc>
        <w:tc>
          <w:tcPr>
            <w:tcW w:w="19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8D101A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Cas</w:t>
            </w:r>
          </w:p>
        </w:tc>
        <w:tc>
          <w:tcPr>
            <w:tcW w:w="153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396C1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Tumor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type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F5657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Sensitivity</w:t>
            </w:r>
          </w:p>
        </w:tc>
        <w:tc>
          <w:tcPr>
            <w:tcW w:w="1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4219EF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Specificity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E9DD42" w14:textId="3414AA6F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Ref</w:t>
            </w:r>
            <w:r w:rsidR="001D63DF" w:rsidRPr="001A027B">
              <w:rPr>
                <w:rFonts w:ascii="Book Antiqua" w:eastAsia="DengXian" w:hAnsi="Book Antiqua"/>
                <w:b/>
                <w:color w:val="000000"/>
                <w:lang w:eastAsia="zh-CN"/>
              </w:rPr>
              <w:t>.</w:t>
            </w:r>
          </w:p>
        </w:tc>
      </w:tr>
      <w:tr w:rsidR="006872AC" w:rsidRPr="001A027B" w14:paraId="1553AA55" w14:textId="77777777" w:rsidTr="00B9733F">
        <w:trPr>
          <w:jc w:val="center"/>
        </w:trPr>
        <w:tc>
          <w:tcPr>
            <w:tcW w:w="197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55DADE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RCH</w:t>
            </w:r>
          </w:p>
        </w:tc>
        <w:tc>
          <w:tcPr>
            <w:tcW w:w="196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5E55DC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9</w:t>
            </w:r>
          </w:p>
        </w:tc>
        <w:tc>
          <w:tcPr>
            <w:tcW w:w="15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B4C1DA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NSCLC</w:t>
            </w:r>
          </w:p>
        </w:tc>
        <w:tc>
          <w:tcPr>
            <w:tcW w:w="140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21A282B" w14:textId="7F118BED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15</w:t>
            </w:r>
            <w:r w:rsidR="001D63DF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13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083E2A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14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E9BAD49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RaXU8L0F1dGhvcj48WWVhcj4yMDE4PC9ZZWFyPjxSZWNO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RaXU8L0F1dGhvcj48WWVhcj4yMDE4PC9ZZWFyPjxSZWNO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40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09863303" w14:textId="77777777" w:rsidTr="00B9733F">
        <w:trPr>
          <w:jc w:val="center"/>
        </w:trPr>
        <w:tc>
          <w:tcPr>
            <w:tcW w:w="1971" w:type="dxa"/>
            <w:shd w:val="clear" w:color="auto" w:fill="auto"/>
            <w:vAlign w:val="center"/>
          </w:tcPr>
          <w:p w14:paraId="130B0028" w14:textId="4203A722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UT</w:t>
            </w:r>
          </w:p>
        </w:tc>
        <w:tc>
          <w:tcPr>
            <w:tcW w:w="1966" w:type="dxa"/>
            <w:shd w:val="clear" w:color="auto" w:fill="auto"/>
            <w:vAlign w:val="center"/>
          </w:tcPr>
          <w:p w14:paraId="4AE0DD26" w14:textId="212F93FA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9</w:t>
            </w:r>
          </w:p>
        </w:tc>
        <w:tc>
          <w:tcPr>
            <w:tcW w:w="1537" w:type="dxa"/>
            <w:shd w:val="clear" w:color="auto" w:fill="auto"/>
            <w:vAlign w:val="center"/>
          </w:tcPr>
          <w:p w14:paraId="602C8747" w14:textId="394CA261" w:rsidR="006872AC" w:rsidRPr="001A027B" w:rsidRDefault="00DA6115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 xml:space="preserve">Colorectal </w:t>
            </w:r>
            <w:r w:rsidR="006872AC" w:rsidRPr="001A027B">
              <w:rPr>
                <w:rFonts w:ascii="Book Antiqua" w:eastAsia="DengXian" w:hAnsi="Book Antiqua"/>
                <w:color w:val="000000"/>
              </w:rPr>
              <w:t>cancer</w:t>
            </w:r>
          </w:p>
        </w:tc>
        <w:tc>
          <w:tcPr>
            <w:tcW w:w="1403" w:type="dxa"/>
            <w:shd w:val="clear" w:color="auto" w:fill="auto"/>
            <w:vAlign w:val="center"/>
          </w:tcPr>
          <w:p w14:paraId="0E93F5B8" w14:textId="1496E733" w:rsidR="006872AC" w:rsidRPr="001A027B" w:rsidRDefault="005F32A9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>
              <w:rPr>
                <w:rFonts w:ascii="Book Antiqua" w:eastAsia="DengXian" w:hAnsi="Book Antiqua" w:hint="eastAsia"/>
                <w:color w:val="000000"/>
                <w:lang w:eastAsia="zh-CN"/>
              </w:rPr>
              <w:t xml:space="preserve">&lt; </w:t>
            </w:r>
            <w:r w:rsidR="006872AC" w:rsidRPr="001A027B">
              <w:rPr>
                <w:rFonts w:ascii="Book Antiqua" w:eastAsia="DengXian" w:hAnsi="Book Antiqua"/>
                <w:color w:val="000000"/>
              </w:rPr>
              <w:t>0.01%</w:t>
            </w:r>
          </w:p>
        </w:tc>
        <w:tc>
          <w:tcPr>
            <w:tcW w:w="1389" w:type="dxa"/>
            <w:shd w:val="clear" w:color="auto" w:fill="auto"/>
            <w:vAlign w:val="center"/>
          </w:tcPr>
          <w:p w14:paraId="6EA629E1" w14:textId="74A20C9D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1416" w:type="dxa"/>
            <w:shd w:val="clear" w:color="auto" w:fill="auto"/>
            <w:vAlign w:val="center"/>
          </w:tcPr>
          <w:p w14:paraId="09BBED2B" w14:textId="07CAE052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MZWU8L0F1dGhvcj48WWVhcj4yMDE3PC9ZZWFyPjxSZWNO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MZWU8L0F1dGhvcj48WWVhcj4yMDE3PC9ZZWFyPjxSZWNO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41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556C47" w:rsidRPr="001A027B" w14:paraId="7244243D" w14:textId="77777777" w:rsidTr="00B9733F">
        <w:trPr>
          <w:jc w:val="center"/>
        </w:trPr>
        <w:tc>
          <w:tcPr>
            <w:tcW w:w="1971" w:type="dxa"/>
            <w:shd w:val="clear" w:color="auto" w:fill="auto"/>
            <w:vAlign w:val="center"/>
          </w:tcPr>
          <w:p w14:paraId="61C2331E" w14:textId="2D0C0AB6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SHERLOCK</w:t>
            </w:r>
          </w:p>
        </w:tc>
        <w:tc>
          <w:tcPr>
            <w:tcW w:w="1966" w:type="dxa"/>
            <w:shd w:val="clear" w:color="auto" w:fill="auto"/>
            <w:vAlign w:val="center"/>
          </w:tcPr>
          <w:p w14:paraId="722FEAE6" w14:textId="56325687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</w:t>
            </w:r>
          </w:p>
        </w:tc>
        <w:tc>
          <w:tcPr>
            <w:tcW w:w="1537" w:type="dxa"/>
            <w:shd w:val="clear" w:color="auto" w:fill="auto"/>
            <w:vAlign w:val="center"/>
          </w:tcPr>
          <w:p w14:paraId="33537410" w14:textId="6C4EA09A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NSCLC</w:t>
            </w:r>
          </w:p>
        </w:tc>
        <w:tc>
          <w:tcPr>
            <w:tcW w:w="1403" w:type="dxa"/>
            <w:shd w:val="clear" w:color="auto" w:fill="auto"/>
            <w:vAlign w:val="center"/>
          </w:tcPr>
          <w:p w14:paraId="2398630E" w14:textId="1C827522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0.1%</w:t>
            </w:r>
          </w:p>
        </w:tc>
        <w:tc>
          <w:tcPr>
            <w:tcW w:w="1389" w:type="dxa"/>
            <w:shd w:val="clear" w:color="auto" w:fill="auto"/>
            <w:vAlign w:val="center"/>
          </w:tcPr>
          <w:p w14:paraId="281CD060" w14:textId="1540C3E3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1416" w:type="dxa"/>
            <w:shd w:val="clear" w:color="auto" w:fill="auto"/>
            <w:vAlign w:val="center"/>
          </w:tcPr>
          <w:p w14:paraId="7472C6DE" w14:textId="3E8CEB15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NzwvWWVh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0MzgtNDQyPC9wYWdlcz48dm9sdW1lPjM1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NzwvWWVh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0MzgtNDQyPC9wYWdlcz48dm9sdW1lPjM1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26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417A2B69" w14:textId="77777777" w:rsidTr="00B9733F">
        <w:trPr>
          <w:jc w:val="center"/>
        </w:trPr>
        <w:tc>
          <w:tcPr>
            <w:tcW w:w="1971" w:type="dxa"/>
            <w:shd w:val="clear" w:color="auto" w:fill="auto"/>
            <w:vAlign w:val="center"/>
          </w:tcPr>
          <w:p w14:paraId="7C5FA9E4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SHERLOCKv2</w:t>
            </w:r>
          </w:p>
        </w:tc>
        <w:tc>
          <w:tcPr>
            <w:tcW w:w="1966" w:type="dxa"/>
            <w:shd w:val="clear" w:color="auto" w:fill="auto"/>
            <w:vAlign w:val="center"/>
          </w:tcPr>
          <w:p w14:paraId="7D058BAE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as12a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sm6</w:t>
            </w:r>
          </w:p>
        </w:tc>
        <w:tc>
          <w:tcPr>
            <w:tcW w:w="1537" w:type="dxa"/>
            <w:shd w:val="clear" w:color="auto" w:fill="auto"/>
            <w:vAlign w:val="center"/>
          </w:tcPr>
          <w:p w14:paraId="58CC9C2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NSCLC</w:t>
            </w:r>
          </w:p>
        </w:tc>
        <w:tc>
          <w:tcPr>
            <w:tcW w:w="1403" w:type="dxa"/>
            <w:shd w:val="clear" w:color="auto" w:fill="auto"/>
            <w:vAlign w:val="center"/>
          </w:tcPr>
          <w:p w14:paraId="3C8F6D71" w14:textId="5E8A99BA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8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×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21</w:t>
            </w:r>
            <w:r w:rsidR="001D63DF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1389" w:type="dxa"/>
            <w:shd w:val="clear" w:color="auto" w:fill="auto"/>
            <w:vAlign w:val="center"/>
          </w:tcPr>
          <w:p w14:paraId="656669C1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1416" w:type="dxa"/>
            <w:shd w:val="clear" w:color="auto" w:fill="auto"/>
            <w:vAlign w:val="center"/>
          </w:tcPr>
          <w:p w14:paraId="24F40BE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ODwvWWVh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ktNDQ0PC9wYWdlcz48dm9sdW1lPjM2MDwvdm9sdW1lPjxudW1iZXI+NjM4NzwvbnVtYmVy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ODwvWWVh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ktNDQ0PC9wYWdlcz48dm9sdW1lPjM2MDwvdm9sdW1lPjxudW1iZXI+NjM4NzwvbnVtYmVy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29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142E5EED" w14:textId="77777777" w:rsidTr="00B9733F">
        <w:trPr>
          <w:jc w:val="center"/>
        </w:trPr>
        <w:tc>
          <w:tcPr>
            <w:tcW w:w="197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6E02A59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DETECTR</w:t>
            </w:r>
          </w:p>
        </w:tc>
        <w:tc>
          <w:tcPr>
            <w:tcW w:w="196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0C54B9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2a</w:t>
            </w:r>
          </w:p>
        </w:tc>
        <w:tc>
          <w:tcPr>
            <w:tcW w:w="15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BF17643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PV</w:t>
            </w:r>
          </w:p>
        </w:tc>
        <w:tc>
          <w:tcPr>
            <w:tcW w:w="140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952A7BB" w14:textId="7C30507D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18</w:t>
            </w:r>
            <w:r w:rsidR="005F32A9">
              <w:rPr>
                <w:rFonts w:ascii="Book Antiqua" w:eastAsia="DengXian" w:hAnsi="Book Antiqua" w:hint="eastAsia"/>
                <w:color w:val="000000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13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2F97E0A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141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64F596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DaGVuPC9BdXRob3I+PFllYXI+MjAxODwvWWVhcj48UmVj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YtNDM5PC9wYWdlcz48dm9sdW1lPjM2MDwvdm9sdW1lPjxudW1iZXI+NjM4NzwvbnVtYmVy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DaGVuPC9BdXRob3I+PFllYXI+MjAxODwvWWVhcj48UmVj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YtNDM5PC9wYWdlcz48dm9sdW1lPjM2MDwvdm9sdW1lPjxudW1iZXI+NjM4NzwvbnVtYmVy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0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</w:tbl>
    <w:p w14:paraId="51FC7600" w14:textId="77777777" w:rsidR="00A77B3E" w:rsidRPr="001A027B" w:rsidRDefault="001D671B" w:rsidP="001A027B">
      <w:pPr>
        <w:spacing w:line="360" w:lineRule="auto"/>
        <w:jc w:val="both"/>
        <w:rPr>
          <w:rFonts w:ascii="Book Antiqua" w:hAnsi="Book Antiqua"/>
          <w:color w:val="000000"/>
          <w:lang w:eastAsia="zh-CN"/>
        </w:rPr>
      </w:pPr>
      <w:r w:rsidRPr="001A027B">
        <w:rPr>
          <w:rFonts w:ascii="Book Antiqua" w:eastAsia="DengXian" w:hAnsi="Book Antiqua"/>
          <w:color w:val="000000"/>
        </w:rPr>
        <w:t>RCH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RCA-CRISPR-split-HRP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EB6BF6" w:rsidRPr="001A027B">
        <w:rPr>
          <w:rFonts w:ascii="Book Antiqua" w:eastAsia="DengXian" w:hAnsi="Book Antiqua"/>
          <w:color w:val="000000"/>
        </w:rPr>
        <w:t>NSCLC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N</w:t>
      </w:r>
      <w:r w:rsidR="00EB6BF6" w:rsidRPr="001A027B">
        <w:rPr>
          <w:rFonts w:ascii="Book Antiqua" w:eastAsia="Book Antiqua" w:hAnsi="Book Antiqua" w:cs="Book Antiqua"/>
          <w:color w:val="000000"/>
        </w:rPr>
        <w:t>on-sm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lu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cancer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EB6BF6" w:rsidRPr="001A027B">
        <w:rPr>
          <w:rFonts w:ascii="Book Antiqua" w:eastAsia="DengXian" w:hAnsi="Book Antiqua"/>
          <w:color w:val="000000"/>
        </w:rPr>
        <w:t>HPV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hAnsi="Book Antiqua"/>
        </w:rPr>
        <w:t xml:space="preserve"> 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Human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papillomavirus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Pr="001A027B">
        <w:rPr>
          <w:rFonts w:ascii="Book Antiqua" w:eastAsia="DengXian" w:hAnsi="Book Antiqua"/>
          <w:color w:val="000000"/>
        </w:rPr>
        <w:t>CUT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CRISPR-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Ultrasen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DNA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-</w:t>
      </w:r>
      <w:r w:rsidR="00EB6BF6" w:rsidRPr="001A027B">
        <w:rPr>
          <w:rFonts w:ascii="Book Antiqua" w:eastAsia="Book Antiqua" w:hAnsi="Book Antiqua" w:cs="Book Antiqua"/>
          <w:color w:val="000000"/>
        </w:rPr>
        <w:t>PCR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Pr="001A027B">
        <w:rPr>
          <w:rFonts w:ascii="Book Antiqua" w:eastAsia="DengXian" w:hAnsi="Book Antiqua"/>
          <w:color w:val="000000"/>
        </w:rPr>
        <w:t>SHERLOCK</w:t>
      </w:r>
      <w:r w:rsidRPr="001A027B">
        <w:rPr>
          <w:rFonts w:ascii="Book Antiqua" w:hAnsi="Book Antiqua" w:cs="Book Antiqua"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high-sensi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enzyma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repor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unlocking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Pr="001A027B">
        <w:rPr>
          <w:rFonts w:ascii="Book Antiqua" w:eastAsia="DengXian" w:hAnsi="Book Antiqua"/>
          <w:color w:val="000000"/>
        </w:rPr>
        <w:t>DETECTR</w:t>
      </w:r>
      <w:r w:rsidRPr="001A027B">
        <w:rPr>
          <w:rFonts w:ascii="Book Antiqua" w:hAnsi="Book Antiqua" w:cs="Book Antiqua"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hAnsi="Book Antiqua" w:cs="Book Antiqua"/>
          <w:color w:val="000000"/>
          <w:lang w:eastAsia="zh-CN"/>
        </w:rPr>
        <w:t>D</w:t>
      </w:r>
      <w:r w:rsidRPr="001A027B">
        <w:rPr>
          <w:rFonts w:ascii="Book Antiqua" w:eastAsia="Book Antiqua" w:hAnsi="Book Antiqua" w:cs="Book Antiqua"/>
          <w:color w:val="000000"/>
        </w:rPr>
        <w:t>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donuclease-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r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.</w:t>
      </w:r>
    </w:p>
    <w:sectPr w:rsidR="00A77B3E" w:rsidRPr="001A027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75B725" w14:textId="77777777" w:rsidR="00B03A6A" w:rsidRDefault="00B03A6A" w:rsidP="004F2356">
      <w:r>
        <w:separator/>
      </w:r>
    </w:p>
  </w:endnote>
  <w:endnote w:type="continuationSeparator" w:id="0">
    <w:p w14:paraId="36BDF1AC" w14:textId="77777777" w:rsidR="00B03A6A" w:rsidRDefault="00B03A6A" w:rsidP="004F2356">
      <w:r>
        <w:continuationSeparator/>
      </w:r>
    </w:p>
  </w:endnote>
  <w:endnote w:type="continuationNotice" w:id="1">
    <w:p w14:paraId="361F1B49" w14:textId="77777777" w:rsidR="00B03A6A" w:rsidRDefault="00B03A6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58341699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33CAB4D7" w14:textId="018667A8" w:rsidR="00B914D8" w:rsidRDefault="00B914D8">
            <w:pPr>
              <w:pStyle w:val="a5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4A056A"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4A056A">
              <w:rPr>
                <w:b/>
                <w:bCs/>
                <w:noProof/>
              </w:rPr>
              <w:t>3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28872CD" w14:textId="77777777" w:rsidR="00B914D8" w:rsidRDefault="00B914D8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77F568" w14:textId="77777777" w:rsidR="00B03A6A" w:rsidRDefault="00B03A6A" w:rsidP="004F2356">
      <w:r>
        <w:separator/>
      </w:r>
    </w:p>
  </w:footnote>
  <w:footnote w:type="continuationSeparator" w:id="0">
    <w:p w14:paraId="23C77AAE" w14:textId="77777777" w:rsidR="00B03A6A" w:rsidRDefault="00B03A6A" w:rsidP="004F2356">
      <w:r>
        <w:continuationSeparator/>
      </w:r>
    </w:p>
  </w:footnote>
  <w:footnote w:type="continuationNotice" w:id="1">
    <w:p w14:paraId="21A46C50" w14:textId="77777777" w:rsidR="00B03A6A" w:rsidRDefault="00B03A6A"/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">
    <w15:presenceInfo w15:providerId="Windows Live" w15:userId="4fffbcdf8f4c29b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25542"/>
    <w:rsid w:val="000308DA"/>
    <w:rsid w:val="000345FB"/>
    <w:rsid w:val="000425DD"/>
    <w:rsid w:val="00060ABA"/>
    <w:rsid w:val="00066B1E"/>
    <w:rsid w:val="000735A2"/>
    <w:rsid w:val="00090E58"/>
    <w:rsid w:val="00093371"/>
    <w:rsid w:val="000955F5"/>
    <w:rsid w:val="000D3998"/>
    <w:rsid w:val="000D4A72"/>
    <w:rsid w:val="000D5190"/>
    <w:rsid w:val="000F59CD"/>
    <w:rsid w:val="00114A5B"/>
    <w:rsid w:val="00134E13"/>
    <w:rsid w:val="00140179"/>
    <w:rsid w:val="001411B4"/>
    <w:rsid w:val="00156225"/>
    <w:rsid w:val="0017175E"/>
    <w:rsid w:val="0017273A"/>
    <w:rsid w:val="001A027B"/>
    <w:rsid w:val="001B348A"/>
    <w:rsid w:val="001D63DF"/>
    <w:rsid w:val="001D671B"/>
    <w:rsid w:val="001E7221"/>
    <w:rsid w:val="001F5CF4"/>
    <w:rsid w:val="00227F8E"/>
    <w:rsid w:val="002542A7"/>
    <w:rsid w:val="00257DB2"/>
    <w:rsid w:val="00262D9C"/>
    <w:rsid w:val="002A4406"/>
    <w:rsid w:val="002A69CF"/>
    <w:rsid w:val="002B31D5"/>
    <w:rsid w:val="002D0AE8"/>
    <w:rsid w:val="00301D71"/>
    <w:rsid w:val="00302791"/>
    <w:rsid w:val="00347208"/>
    <w:rsid w:val="00350A64"/>
    <w:rsid w:val="00364046"/>
    <w:rsid w:val="003651A2"/>
    <w:rsid w:val="00371496"/>
    <w:rsid w:val="00374254"/>
    <w:rsid w:val="003878E8"/>
    <w:rsid w:val="00394280"/>
    <w:rsid w:val="00395EBB"/>
    <w:rsid w:val="003A17C9"/>
    <w:rsid w:val="003E130A"/>
    <w:rsid w:val="003E37A5"/>
    <w:rsid w:val="0042218E"/>
    <w:rsid w:val="00441FAD"/>
    <w:rsid w:val="00447EEF"/>
    <w:rsid w:val="0045187C"/>
    <w:rsid w:val="0045633A"/>
    <w:rsid w:val="00485318"/>
    <w:rsid w:val="00491AF7"/>
    <w:rsid w:val="00492A21"/>
    <w:rsid w:val="004A056A"/>
    <w:rsid w:val="004A0712"/>
    <w:rsid w:val="004C4607"/>
    <w:rsid w:val="004C4EA6"/>
    <w:rsid w:val="004E707A"/>
    <w:rsid w:val="004F2356"/>
    <w:rsid w:val="004F38A5"/>
    <w:rsid w:val="005254D7"/>
    <w:rsid w:val="00556C47"/>
    <w:rsid w:val="005630AA"/>
    <w:rsid w:val="0056675F"/>
    <w:rsid w:val="005B6306"/>
    <w:rsid w:val="005C49FC"/>
    <w:rsid w:val="005D5835"/>
    <w:rsid w:val="005E3FCA"/>
    <w:rsid w:val="005F32A9"/>
    <w:rsid w:val="00610108"/>
    <w:rsid w:val="006149A0"/>
    <w:rsid w:val="00615DBE"/>
    <w:rsid w:val="00624B18"/>
    <w:rsid w:val="006323D9"/>
    <w:rsid w:val="00645233"/>
    <w:rsid w:val="006529E5"/>
    <w:rsid w:val="00663C55"/>
    <w:rsid w:val="006872AC"/>
    <w:rsid w:val="00690286"/>
    <w:rsid w:val="006B4B2B"/>
    <w:rsid w:val="006C3DEE"/>
    <w:rsid w:val="006F65EA"/>
    <w:rsid w:val="007032F7"/>
    <w:rsid w:val="00737013"/>
    <w:rsid w:val="00761657"/>
    <w:rsid w:val="007A3B73"/>
    <w:rsid w:val="007B047D"/>
    <w:rsid w:val="007B336F"/>
    <w:rsid w:val="007C0D40"/>
    <w:rsid w:val="007C79BB"/>
    <w:rsid w:val="007E7C71"/>
    <w:rsid w:val="008001A4"/>
    <w:rsid w:val="008337FB"/>
    <w:rsid w:val="0083688F"/>
    <w:rsid w:val="00840B30"/>
    <w:rsid w:val="0085066D"/>
    <w:rsid w:val="00871A6F"/>
    <w:rsid w:val="008E3B51"/>
    <w:rsid w:val="00902202"/>
    <w:rsid w:val="00921455"/>
    <w:rsid w:val="00965B1E"/>
    <w:rsid w:val="009745C9"/>
    <w:rsid w:val="00986EAF"/>
    <w:rsid w:val="009B26A3"/>
    <w:rsid w:val="009B3429"/>
    <w:rsid w:val="009C05C3"/>
    <w:rsid w:val="009E20DE"/>
    <w:rsid w:val="009E54AB"/>
    <w:rsid w:val="00A37773"/>
    <w:rsid w:val="00A76FDE"/>
    <w:rsid w:val="00A77B3E"/>
    <w:rsid w:val="00A8104D"/>
    <w:rsid w:val="00A91AD4"/>
    <w:rsid w:val="00A95F3D"/>
    <w:rsid w:val="00AB3090"/>
    <w:rsid w:val="00AC71DD"/>
    <w:rsid w:val="00B03A6A"/>
    <w:rsid w:val="00B13844"/>
    <w:rsid w:val="00B17C0B"/>
    <w:rsid w:val="00B25DED"/>
    <w:rsid w:val="00B56EFE"/>
    <w:rsid w:val="00B70073"/>
    <w:rsid w:val="00B73A74"/>
    <w:rsid w:val="00B75108"/>
    <w:rsid w:val="00B86962"/>
    <w:rsid w:val="00B914D8"/>
    <w:rsid w:val="00B9733F"/>
    <w:rsid w:val="00B97709"/>
    <w:rsid w:val="00BA1879"/>
    <w:rsid w:val="00BB6B63"/>
    <w:rsid w:val="00BD0EFC"/>
    <w:rsid w:val="00BE25D4"/>
    <w:rsid w:val="00BE407B"/>
    <w:rsid w:val="00C17173"/>
    <w:rsid w:val="00C22123"/>
    <w:rsid w:val="00C25772"/>
    <w:rsid w:val="00C27448"/>
    <w:rsid w:val="00C30060"/>
    <w:rsid w:val="00C3400A"/>
    <w:rsid w:val="00C345B4"/>
    <w:rsid w:val="00C40554"/>
    <w:rsid w:val="00C6457A"/>
    <w:rsid w:val="00C84E5B"/>
    <w:rsid w:val="00CA2A55"/>
    <w:rsid w:val="00CB636B"/>
    <w:rsid w:val="00CD080C"/>
    <w:rsid w:val="00CD29B8"/>
    <w:rsid w:val="00CE4982"/>
    <w:rsid w:val="00D000C9"/>
    <w:rsid w:val="00D07416"/>
    <w:rsid w:val="00D16659"/>
    <w:rsid w:val="00D264E9"/>
    <w:rsid w:val="00D31853"/>
    <w:rsid w:val="00D56E83"/>
    <w:rsid w:val="00DA03D0"/>
    <w:rsid w:val="00DA1119"/>
    <w:rsid w:val="00DA6115"/>
    <w:rsid w:val="00DA641F"/>
    <w:rsid w:val="00DE4738"/>
    <w:rsid w:val="00DE7E23"/>
    <w:rsid w:val="00E0476F"/>
    <w:rsid w:val="00E1495D"/>
    <w:rsid w:val="00E700A2"/>
    <w:rsid w:val="00E73F38"/>
    <w:rsid w:val="00E77AE6"/>
    <w:rsid w:val="00EB0BBB"/>
    <w:rsid w:val="00EB6BF6"/>
    <w:rsid w:val="00EC22FA"/>
    <w:rsid w:val="00EF2319"/>
    <w:rsid w:val="00EF5DC6"/>
    <w:rsid w:val="00F032FF"/>
    <w:rsid w:val="00F32667"/>
    <w:rsid w:val="00F63094"/>
    <w:rsid w:val="00F67493"/>
    <w:rsid w:val="00F7664B"/>
    <w:rsid w:val="00F82580"/>
    <w:rsid w:val="00F91B7E"/>
    <w:rsid w:val="00F9454D"/>
    <w:rsid w:val="00FC16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D801A11"/>
  <w15:docId w15:val="{7BED9315-01EC-419F-82AA-7788CD5DB1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rsid w:val="004F235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4F2356"/>
    <w:rPr>
      <w:sz w:val="18"/>
      <w:szCs w:val="18"/>
    </w:rPr>
  </w:style>
  <w:style w:type="paragraph" w:styleId="a5">
    <w:name w:val="footer"/>
    <w:basedOn w:val="a"/>
    <w:link w:val="a6"/>
    <w:uiPriority w:val="99"/>
    <w:rsid w:val="004F235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F2356"/>
    <w:rPr>
      <w:sz w:val="18"/>
      <w:szCs w:val="18"/>
    </w:rPr>
  </w:style>
  <w:style w:type="character" w:styleId="a7">
    <w:name w:val="annotation reference"/>
    <w:basedOn w:val="a0"/>
    <w:rsid w:val="00BD0EFC"/>
    <w:rPr>
      <w:sz w:val="21"/>
      <w:szCs w:val="21"/>
    </w:rPr>
  </w:style>
  <w:style w:type="paragraph" w:styleId="a8">
    <w:name w:val="annotation text"/>
    <w:basedOn w:val="a"/>
    <w:link w:val="a9"/>
    <w:rsid w:val="00BD0EFC"/>
  </w:style>
  <w:style w:type="character" w:customStyle="1" w:styleId="a9">
    <w:name w:val="批注文字 字符"/>
    <w:basedOn w:val="a0"/>
    <w:link w:val="a8"/>
    <w:rsid w:val="00BD0EFC"/>
    <w:rPr>
      <w:sz w:val="24"/>
      <w:szCs w:val="24"/>
    </w:rPr>
  </w:style>
  <w:style w:type="paragraph" w:styleId="aa">
    <w:name w:val="annotation subject"/>
    <w:basedOn w:val="a8"/>
    <w:next w:val="a8"/>
    <w:link w:val="ab"/>
    <w:rsid w:val="00BD0EFC"/>
    <w:rPr>
      <w:b/>
      <w:bCs/>
    </w:rPr>
  </w:style>
  <w:style w:type="character" w:customStyle="1" w:styleId="ab">
    <w:name w:val="批注主题 字符"/>
    <w:basedOn w:val="a9"/>
    <w:link w:val="aa"/>
    <w:rsid w:val="00BD0EFC"/>
    <w:rPr>
      <w:b/>
      <w:bCs/>
      <w:sz w:val="24"/>
      <w:szCs w:val="24"/>
    </w:rPr>
  </w:style>
  <w:style w:type="paragraph" w:styleId="ac">
    <w:name w:val="Balloon Text"/>
    <w:basedOn w:val="a"/>
    <w:link w:val="ad"/>
    <w:rsid w:val="00BD0EFC"/>
    <w:rPr>
      <w:sz w:val="18"/>
      <w:szCs w:val="18"/>
    </w:rPr>
  </w:style>
  <w:style w:type="character" w:customStyle="1" w:styleId="ad">
    <w:name w:val="批注框文本 字符"/>
    <w:basedOn w:val="a0"/>
    <w:link w:val="ac"/>
    <w:rsid w:val="00BD0EFC"/>
    <w:rPr>
      <w:sz w:val="18"/>
      <w:szCs w:val="18"/>
    </w:rPr>
  </w:style>
  <w:style w:type="paragraph" w:styleId="ae">
    <w:name w:val="Revision"/>
    <w:hidden/>
    <w:uiPriority w:val="99"/>
    <w:semiHidden/>
    <w:rsid w:val="009B3429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7730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BDAEEC3-B108-4010-95D9-E84DC461AC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5</Pages>
  <Words>9282</Words>
  <Characters>52913</Characters>
  <Application>Microsoft Office Word</Application>
  <DocSecurity>0</DocSecurity>
  <Lines>440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20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eying huang</dc:creator>
  <cp:lastModifiedBy>Liansheng</cp:lastModifiedBy>
  <cp:revision>2</cp:revision>
  <dcterms:created xsi:type="dcterms:W3CDTF">2022-04-24T07:28:00Z</dcterms:created>
  <dcterms:modified xsi:type="dcterms:W3CDTF">2022-04-24T07:28:00Z</dcterms:modified>
</cp:coreProperties>
</file>